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6D6DD0F6"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2F42B64B"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commentRangeStart w:id="11"/>
      <w:r w:rsidRPr="004F0FE1">
        <w:t>Our results demonstrate</w:t>
      </w:r>
      <w:r w:rsidR="00DB7333" w:rsidRPr="004F0FE1">
        <w:t xml:space="preserve"> that </w:t>
      </w:r>
      <w:ins w:id="12" w:author="Brian Dilkes" w:date="2017-07-28T17:48:00Z">
        <w:r w:rsidR="00D4682E">
          <w:t>formally considering</w:t>
        </w:r>
      </w:ins>
      <w:del w:id="13" w:author="Brian Dilkes" w:date="2017-07-28T17:48:00Z">
        <w:r w:rsidR="00DB7333" w:rsidRPr="004F0FE1" w:rsidDel="00D4682E">
          <w:delText>simply taking</w:delText>
        </w:r>
      </w:del>
      <w:r w:rsidR="00DB7333" w:rsidRPr="004F0FE1">
        <w:t xml:space="preserve"> </w:t>
      </w:r>
      <w:ins w:id="14" w:author="Brian Dilkes" w:date="2017-07-28T17:48:00Z">
        <w:r w:rsidR="00D4682E">
          <w:t xml:space="preserve">additional data types </w:t>
        </w:r>
      </w:ins>
      <w:del w:id="15" w:author="Brian Dilkes" w:date="2017-07-28T17:48:00Z">
        <w:r w:rsidR="00DB7333" w:rsidRPr="004F0FE1" w:rsidDel="00D4682E">
          <w:delText>the closest genes to</w:delText>
        </w:r>
      </w:del>
      <w:ins w:id="16" w:author="Brian Dilkes" w:date="2017-07-28T17:48:00Z">
        <w:r w:rsidR="00D4682E">
          <w:t>improves the</w:t>
        </w:r>
      </w:ins>
      <w:r w:rsidR="00DB7333" w:rsidRPr="004F0FE1">
        <w:t xml:space="preserve"> </w:t>
      </w:r>
      <w:ins w:id="17" w:author="Brian Dilkes" w:date="2017-07-28T17:48:00Z">
        <w:r w:rsidR="00D4682E">
          <w:t xml:space="preserve">biological </w:t>
        </w:r>
      </w:ins>
      <w:r w:rsidR="00DB7333" w:rsidRPr="004F0FE1">
        <w:t>sign</w:t>
      </w:r>
      <w:ins w:id="18" w:author="Brian Dilkes" w:date="2017-07-28T17:48:00Z">
        <w:r w:rsidR="00D4682E">
          <w:t>al present in</w:t>
        </w:r>
      </w:ins>
      <w:del w:id="19"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20" w:author="Brian Dilkes" w:date="2017-07-28T17:49:00Z">
        <w:r w:rsidRPr="004F0FE1" w:rsidDel="00D4682E">
          <w:delText>will often lead to spurious results</w:delText>
        </w:r>
        <w:commentRangeEnd w:id="10"/>
        <w:r w:rsidR="009D5A1E" w:rsidDel="00D4682E">
          <w:rPr>
            <w:rStyle w:val="CommentReference"/>
          </w:rPr>
          <w:commentReference w:id="10"/>
        </w:r>
      </w:del>
      <w:commentRangeEnd w:id="11"/>
      <w:r w:rsidR="0054741A">
        <w:rPr>
          <w:rStyle w:val="CommentReference"/>
        </w:rPr>
        <w:commentReference w:id="11"/>
      </w:r>
      <w:ins w:id="21" w:author="Brian Dilkes" w:date="2017-07-28T17:49:00Z">
        <w:r w:rsidR="00D4682E">
          <w:t xml:space="preserve">and highlight </w:t>
        </w:r>
      </w:ins>
      <w:del w:id="22"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4682E" w:rsidRPr="003B0752">
        <w:rPr>
          <w:highlight w:val="yellow"/>
        </w:rPr>
        <w:t>dramatic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23"/>
      <w:r w:rsidRPr="004F0FE1">
        <w:t>more</w:t>
      </w:r>
      <w:r w:rsidR="00CB4D43" w:rsidRPr="004F0FE1">
        <w:t xml:space="preserve"> </w:t>
      </w:r>
      <w:r w:rsidR="00D84C2E" w:rsidRPr="004F0FE1">
        <w:t>significantly</w:t>
      </w:r>
      <w:r w:rsidR="002771CE" w:rsidRPr="004F0FE1">
        <w:t xml:space="preserve"> </w:t>
      </w:r>
      <w:commentRangeEnd w:id="23"/>
      <w:r w:rsidR="005F326A">
        <w:rPr>
          <w:rStyle w:val="CommentReference"/>
        </w:rPr>
        <w:commentReference w:id="23"/>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rsidR="00D4682E">
        <w:t xml:space="preserve">, </w:t>
      </w:r>
      <w:commentRangeStart w:id="24"/>
      <w:r w:rsidR="00D4682E">
        <w:t>indicating a greater biological information content of GWAS linked genes</w:t>
      </w:r>
      <w:commentRangeEnd w:id="24"/>
      <w:r w:rsidR="00D4682E">
        <w:rPr>
          <w:rStyle w:val="CommentReference"/>
        </w:rPr>
        <w:commentReference w:id="24"/>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23AD38A4"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25"/>
      <w:r w:rsidRPr="006804EA">
        <w:t>crops</w:t>
      </w:r>
      <w:commentRangeEnd w:id="25"/>
      <w:r w:rsidR="00D4682E">
        <w:rPr>
          <w:rStyle w:val="CommentReference"/>
        </w:rPr>
        <w:commentReference w:id="25"/>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maiz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 xml:space="preserve">identification of caus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For example, LD in maiz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E97092">
        <w:t xml:space="preserve">. I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 </w:t>
      </w:r>
      <w:r w:rsidR="00E97092" w:rsidRPr="00B243F0">
        <w:rPr>
          <w:highlight w:val="yellow"/>
        </w:rPr>
        <w:t>(Reich 2001?; Koch 2013?; )</w:t>
      </w:r>
      <w:r w:rsidR="00E97092">
        <w:t xml:space="preserve"> it </w:t>
      </w:r>
      <w:r w:rsidR="0057418A">
        <w:t xml:space="preserve">can </w:t>
      </w:r>
      <w:r w:rsidR="00E97092">
        <w:t>extend even farther</w:t>
      </w:r>
      <w:r>
        <w:t xml:space="preserve">. </w:t>
      </w:r>
      <w:r w:rsidR="0057418A">
        <w:t>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26"/>
      <w:r w:rsidR="00D73850">
        <w:t xml:space="preserve">. </w:t>
      </w:r>
      <w:commentRangeEnd w:id="26"/>
      <w:r w:rsidR="00AF4E3B">
        <w:rPr>
          <w:rStyle w:val="CommentReference"/>
        </w:rPr>
        <w:commentReference w:id="26"/>
      </w:r>
      <w:r w:rsidR="0057418A">
        <w:t>T</w:t>
      </w:r>
      <w:r w:rsidR="00D73850">
        <w:t>hese issues are multiplied when</w:t>
      </w:r>
      <w:r w:rsidR="00707B17">
        <w:t xml:space="preserve"> studies of</w:t>
      </w:r>
      <w:r w:rsidR="00D73850">
        <w:t xml:space="preserve"> complex traits </w:t>
      </w:r>
      <w:r w:rsidR="0057418A">
        <w:t xml:space="preserve">identify </w:t>
      </w:r>
      <w:commentRangeStart w:id="27"/>
      <w:r w:rsidR="00D73850">
        <w:t>many loci</w:t>
      </w:r>
      <w:commentRangeEnd w:id="27"/>
      <w:r w:rsidR="0027128D">
        <w:rPr>
          <w:rStyle w:val="CommentReference"/>
        </w:rPr>
        <w:commentReference w:id="27"/>
      </w:r>
      <w:r w:rsidR="00D73850">
        <w:t>.</w:t>
      </w:r>
      <w:r w:rsidR="00E5203F">
        <w:t xml:space="preserve"> </w:t>
      </w:r>
      <w:r w:rsidR="0057418A">
        <w:t>Even n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2A526D22"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unknown how disparate </w:t>
      </w:r>
      <w:r w:rsidR="00EF75BE">
        <w:t xml:space="preserve">information </w:t>
      </w:r>
      <w:r>
        <w:t xml:space="preserve">types </w:t>
      </w:r>
      <w:r w:rsidR="00EF75BE">
        <w:t>can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 xml:space="preserve">complex traits is now the </w:t>
      </w:r>
      <w:r w:rsidR="00EF75BE" w:rsidRPr="00002A0F">
        <w:lastRenderedPageBreak/>
        <w:t>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59D22F15"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DE6D6D">
        <w:t>.</w:t>
      </w:r>
      <w:r w:rsidR="0027128D">
        <w:t xml:space="preserve"> </w:t>
      </w:r>
      <w:r w:rsidR="00DE6D6D">
        <w:t>B</w:t>
      </w:r>
      <w:r w:rsidR="0027128D">
        <w:t xml:space="preserve">y </w:t>
      </w:r>
      <w:r w:rsidR="00DE6D6D">
        <w:t xml:space="preserve">comparing the spatiotemporal expression pattern of each </w:t>
      </w:r>
      <w:r w:rsidR="0027128D">
        <w:t>gene</w:t>
      </w:r>
      <w:r w:rsidR="00DE6D6D">
        <w:t xml:space="preserve"> product to product </w:t>
      </w:r>
      <w:r w:rsidR="00DE6D6D" w:rsidRPr="006B605C">
        <w:rPr>
          <w:highlight w:val="yellow"/>
        </w:rPr>
        <w:t>accumulation</w:t>
      </w:r>
      <w:r w:rsidR="00DE6D6D">
        <w:t xml:space="preserve"> or developmental outcomes genes with the potential to sh</w:t>
      </w:r>
      <w:r w:rsidR="006B605C">
        <w:t>are functions can be identified</w:t>
      </w:r>
      <w:r w:rsidR="0027128D">
        <w:t xml:space="preserve">. </w:t>
      </w:r>
      <w:r w:rsidR="00DE6D6D">
        <w:t>H</w:t>
      </w:r>
      <w:r w:rsidR="00DE6D6D" w:rsidRPr="00002A0F">
        <w:t>ighly similar expression profiles can indicate shared regulation and function.</w:t>
      </w:r>
      <w:r w:rsidR="00DE6D6D">
        <w:t xml:space="preserve"> </w:t>
      </w:r>
      <w:r w:rsidR="0027128D">
        <w:t xml:space="preserve">Variation in </w:t>
      </w:r>
      <w:r w:rsidR="0021714E">
        <w:t>the pattern or intensity of gene expression can underlie variation in phenotypes, even where protein sequences maybe identical</w:t>
      </w:r>
      <w:r w:rsidRPr="00002A0F">
        <w:t xml:space="preserve">. Analysis of co-expression </w:t>
      </w:r>
      <w:r w:rsidR="00A95231" w:rsidRPr="00BA182F">
        <w:rPr>
          <w:highlight w:val="yellow"/>
        </w:rPr>
        <w:t xml:space="preserve">and extension of this to </w:t>
      </w:r>
      <w:r w:rsidRPr="00BA182F">
        <w:rPr>
          <w:highlight w:val="yellow"/>
        </w:rPr>
        <w:t>co-expression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7AE182FE" w:rsidR="00EF75BE" w:rsidRPr="00002A0F" w:rsidRDefault="00EF75BE" w:rsidP="00EF75BE">
      <w:r w:rsidRPr="00002A0F">
        <w:t xml:space="preserve">Because co-expression provides a </w:t>
      </w:r>
      <w:r w:rsidRPr="00BA182F">
        <w:rPr>
          <w:highlight w:val="yellow"/>
        </w:rPr>
        <w:t>global</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ins w:id="28" w:author="Brian Dilkes" w:date="2017-07-29T00:52:00Z">
        <w:r w:rsidR="00A95231" w:rsidRPr="008105DF">
          <w:rPr>
            <w:highlight w:val="yellow"/>
          </w:rPr>
          <w:t>W</w:t>
        </w:r>
      </w:ins>
      <w:r w:rsidRPr="008105DF">
        <w:rPr>
          <w:highlight w:val="yellow"/>
        </w:rPr>
        <w:t xml:space="preserve">e expect that </w:t>
      </w:r>
      <w:del w:id="29" w:author="Brian Dilkes" w:date="2017-07-29T00:53:00Z">
        <w:r w:rsidRPr="008105DF" w:rsidDel="00A95231">
          <w:rPr>
            <w:highlight w:val="yellow"/>
          </w:rPr>
          <w:delText xml:space="preserve">variation in several </w:delText>
        </w:r>
      </w:del>
      <w:ins w:id="30" w:author="Brian Dilkes" w:date="2017-07-29T00:53:00Z">
        <w:r w:rsidR="00A95231" w:rsidRPr="008105DF">
          <w:rPr>
            <w:highlight w:val="yellow"/>
          </w:rPr>
          <w:t>many</w:t>
        </w:r>
      </w:ins>
      <w:del w:id="31" w:author="Brian Dilkes" w:date="2017-07-29T00:53:00Z">
        <w:r w:rsidRPr="008105DF" w:rsidDel="00A95231">
          <w:rPr>
            <w:highlight w:val="yellow"/>
          </w:rPr>
          <w:delText>different</w:delText>
        </w:r>
      </w:del>
      <w:r w:rsidRPr="008105DF">
        <w:rPr>
          <w:highlight w:val="yellow"/>
        </w:rPr>
        <w:t xml:space="preserve"> genes contributing to the same biological process </w:t>
      </w:r>
      <w:del w:id="32" w:author="Brian Dilkes" w:date="2017-07-29T00:53:00Z">
        <w:r w:rsidRPr="008105DF" w:rsidDel="00A95231">
          <w:rPr>
            <w:highlight w:val="yellow"/>
          </w:rPr>
          <w:delText xml:space="preserve">would </w:delText>
        </w:r>
      </w:del>
      <w:ins w:id="33" w:author="Brian Dilkes" w:date="2017-07-29T00:53:00Z">
        <w:r w:rsidR="00A95231" w:rsidRPr="008105DF">
          <w:rPr>
            <w:highlight w:val="yellow"/>
          </w:rPr>
          <w:t xml:space="preserve">will </w:t>
        </w:r>
      </w:ins>
      <w:r w:rsidRPr="008105DF">
        <w:rPr>
          <w:highlight w:val="yellow"/>
        </w:rPr>
        <w:t xml:space="preserve">be </w:t>
      </w:r>
      <w:del w:id="34" w:author="Brian Dilkes" w:date="2017-07-29T00:53:00Z">
        <w:r w:rsidRPr="008105DF" w:rsidDel="00A95231">
          <w:rPr>
            <w:highlight w:val="yellow"/>
          </w:rPr>
          <w:delText xml:space="preserve">associated </w:delText>
        </w:r>
      </w:del>
      <w:ins w:id="35" w:author="Brian Dilkes" w:date="2017-07-29T00:53:00Z">
        <w:r w:rsidR="00A95231" w:rsidRPr="008105DF">
          <w:rPr>
            <w:highlight w:val="yellow"/>
          </w:rPr>
          <w:t>able to affect variation in</w:t>
        </w:r>
      </w:ins>
      <w:del w:id="36" w:author="Brian Dilkes" w:date="2017-07-29T00:54:00Z">
        <w:r w:rsidRPr="008105DF" w:rsidDel="00A95231">
          <w:rPr>
            <w:highlight w:val="yellow"/>
          </w:rPr>
          <w:delText>with</w:delText>
        </w:r>
      </w:del>
      <w:r w:rsidRPr="008105DF">
        <w:rPr>
          <w:highlight w:val="yellow"/>
        </w:rPr>
        <w:t xml:space="preserve"> a given phenotype </w:t>
      </w:r>
      <w:r w:rsidRPr="008105DF">
        <w:rPr>
          <w:highlight w:val="yellow"/>
        </w:rPr>
        <w:fldChar w:fldCharType="begin" w:fldLock="1"/>
      </w:r>
      <w:r w:rsidRPr="008105DF">
        <w:rPr>
          <w:highlight w:val="yellow"/>
        </w:rPr>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rsidRPr="008105DF">
        <w:rPr>
          <w:highlight w:val="yellow"/>
        </w:rPr>
        <w:fldChar w:fldCharType="separate"/>
      </w:r>
      <w:r w:rsidRPr="008105DF">
        <w:rPr>
          <w:noProof/>
          <w:highlight w:val="yellow"/>
        </w:rPr>
        <w:t>(Wolfe et al. 2005)</w:t>
      </w:r>
      <w:r w:rsidRPr="008105DF">
        <w:rPr>
          <w:highlight w:val="yellow"/>
        </w:rPr>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 xml:space="preserve">non-randomly overlap. </w:t>
      </w:r>
      <w:del w:id="37" w:author="Brian Dilkes" w:date="2017-07-29T00:55:00Z">
        <w:r w:rsidR="00EC0F99" w:rsidDel="00A95231">
          <w:delText xml:space="preserve">This </w:delText>
        </w:r>
      </w:del>
      <w:ins w:id="38" w:author="Brian Dilkes" w:date="2017-07-29T00:55:00Z">
        <w:r w:rsidR="00A95231">
          <w:t>If we could construct a</w:t>
        </w:r>
      </w:ins>
      <w:del w:id="39" w:author="Brian Dilkes" w:date="2017-07-29T00:55:00Z">
        <w:r w:rsidR="00EC0F99" w:rsidDel="00A95231">
          <w:delText>additional</w:delText>
        </w:r>
      </w:del>
      <w:r w:rsidR="00EC0F99">
        <w:t xml:space="preserve"> logical filter </w:t>
      </w:r>
      <w:ins w:id="40" w:author="Brian Dilkes" w:date="2017-07-29T00:55:00Z">
        <w:r w:rsidR="00A95231">
          <w:t xml:space="preserve">that used co-expression </w:t>
        </w:r>
      </w:ins>
      <w:del w:id="41" w:author="Brian Dilkes" w:date="2017-07-29T00:56:00Z">
        <w:r w:rsidRPr="00002A0F" w:rsidDel="00A95231">
          <w:delText xml:space="preserve">provides an opportunity </w:delText>
        </w:r>
      </w:del>
      <w:r w:rsidRPr="00002A0F">
        <w:t xml:space="preserve">to prioritize candidate genes linked to GWAS SNPs </w:t>
      </w:r>
      <w:del w:id="42" w:author="Brian Dilkes" w:date="2017-07-29T00:56:00Z">
        <w:r w:rsidRPr="00002A0F" w:rsidDel="00A95231">
          <w:delText xml:space="preserve">based </w:delText>
        </w:r>
      </w:del>
      <w:ins w:id="43" w:author="Brian Dilkes" w:date="2017-07-29T00:56:00Z">
        <w:r w:rsidR="00A95231">
          <w:t>this would integrate</w:t>
        </w:r>
      </w:ins>
      <w:del w:id="44" w:author="Brian Dilkes" w:date="2017-07-29T00:56:00Z">
        <w:r w:rsidRPr="00002A0F" w:rsidDel="00A95231">
          <w:delText>on</w:delText>
        </w:r>
      </w:del>
      <w:r w:rsidRPr="00002A0F">
        <w:t xml:space="preserve"> putative functional information captured by a gene co-expression network</w:t>
      </w:r>
      <w:ins w:id="45" w:author="Brian Dilkes" w:date="2017-07-29T00:56:00Z">
        <w:r w:rsidR="00A95231">
          <w:t xml:space="preserve"> and simultaneously annotate biological processes</w:t>
        </w:r>
        <w:del w:id="46" w:author="Microsoft Office User" w:date="2017-07-30T16:32:00Z">
          <w:r w:rsidR="00A95231" w:rsidDel="005172E7">
            <w:delText xml:space="preserve"> and </w:delText>
          </w:r>
        </w:del>
      </w:ins>
      <w:r w:rsidRPr="00002A0F">
        <w:t>. Though not all functional relationships are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del w:id="47" w:author="Brian Dilkes" w:date="2017-07-29T01:18:00Z">
        <w:r w:rsidRPr="00002A0F" w:rsidDel="005D75CC">
          <w:delText xml:space="preserve">still </w:delText>
        </w:r>
      </w:del>
      <w:ins w:id="48" w:author="Brian Dilkes" w:date="2017-07-29T01:18:00Z">
        <w:r w:rsidR="005D75CC">
          <w:t>have the potential to</w:t>
        </w:r>
        <w:r w:rsidR="005D75CC" w:rsidRPr="00002A0F">
          <w:t xml:space="preserve"> </w:t>
        </w:r>
      </w:ins>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ins w:id="49" w:author="Brian Dilkes" w:date="2017-07-29T01:19:00Z">
        <w:r w:rsidR="005D75CC">
          <w:t xml:space="preserve"> It is, however, unclear what the null expectations are for overlapping two sets of genes </w:t>
        </w:r>
      </w:ins>
      <w:ins w:id="50" w:author="Brian Dilkes" w:date="2017-07-29T01:21:00Z">
        <w:r w:rsidR="009331B7">
          <w:t xml:space="preserve">that were </w:t>
        </w:r>
      </w:ins>
      <w:ins w:id="51" w:author="Brian Dilkes" w:date="2017-07-29T01:19:00Z">
        <w:r w:rsidR="005D75CC">
          <w:t xml:space="preserve">selected based on their </w:t>
        </w:r>
      </w:ins>
      <w:ins w:id="52" w:author="Brian Dilkes" w:date="2017-07-29T01:20:00Z">
        <w:r w:rsidR="009331B7">
          <w:t>performance in functional assays. A simple ranking or overlap is likely to identify genes</w:t>
        </w:r>
      </w:ins>
      <w:ins w:id="53" w:author="Brian Dilkes" w:date="2017-07-29T01:22:00Z">
        <w:r w:rsidR="009331B7">
          <w:t xml:space="preserve"> present in co</w:t>
        </w:r>
      </w:ins>
      <w:r w:rsidR="00613A06">
        <w:t>-</w:t>
      </w:r>
      <w:ins w:id="54" w:author="Brian Dilkes" w:date="2017-07-29T01:22:00Z">
        <w:r w:rsidR="009331B7">
          <w:t>expression networks and GWAS candidate gene lists</w:t>
        </w:r>
      </w:ins>
      <w:ins w:id="55" w:author="Brian Dilkes" w:date="2017-07-29T01:20:00Z">
        <w:r w:rsidR="009331B7">
          <w:t xml:space="preserve">, but </w:t>
        </w:r>
      </w:ins>
      <w:ins w:id="56" w:author="Brian Dilkes" w:date="2017-07-29T01:22:00Z">
        <w:r w:rsidR="009331B7">
          <w:t>a thoughtful consideration of overlap expectations is required to</w:t>
        </w:r>
      </w:ins>
      <w:ins w:id="57" w:author="Brian Dilkes" w:date="2017-07-29T01:20:00Z">
        <w:r w:rsidR="009331B7">
          <w:t xml:space="preserve"> provide any confidence that such an overlap </w:t>
        </w:r>
        <w:del w:id="58" w:author="Microsoft Office User" w:date="2017-07-30T16:35:00Z">
          <w:r w:rsidR="009331B7" w:rsidDel="00904616">
            <w:delText>is not the expectation of</w:delText>
          </w:r>
        </w:del>
      </w:ins>
      <w:ins w:id="59" w:author="Microsoft Office User" w:date="2017-07-30T16:35:00Z">
        <w:r w:rsidR="00904616">
          <w:t>could not be found by</w:t>
        </w:r>
      </w:ins>
      <w:ins w:id="60" w:author="Brian Dilkes" w:date="2017-07-29T01:20:00Z">
        <w:r w:rsidR="009331B7">
          <w:t xml:space="preserve"> picking two lists at random.</w:t>
        </w:r>
      </w:ins>
    </w:p>
    <w:p w14:paraId="2C921EA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548CE2BB" w14:textId="3289D8F3" w:rsidR="00EF75BE" w:rsidRPr="00002A0F" w:rsidRDefault="00EF75BE" w:rsidP="00EF75BE">
      <w:r>
        <w:lastRenderedPageBreak/>
        <w:t>We tested this approach</w:t>
      </w:r>
      <w:r w:rsidRPr="00002A0F">
        <w:t xml:space="preserve"> in </w:t>
      </w:r>
      <w:r w:rsidR="009331B7">
        <w:t xml:space="preserve">using </w:t>
      </w:r>
      <w:r w:rsidRPr="00002A0F">
        <w:t>maize,</w:t>
      </w:r>
      <w:r>
        <w:t xml:space="preserve"> </w:t>
      </w:r>
      <w:r w:rsidR="009331B7">
        <w:t xml:space="preserve">as it is has 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Pr="00002A0F">
        <w:t xml:space="preserve">he approach does indeed confirm overlap between functional modules captured by co-expression networks and GWAS candidate SNPs for the maize grain ionome. We present high-confidence candidate genes identified for a variety of different ionomic traits, </w:t>
      </w:r>
      <w:r w:rsidR="00065A66">
        <w:t>test single gene knockouts demonstrating the utility of this approach, and</w:t>
      </w:r>
      <w:r w:rsidRPr="00002A0F">
        <w:t xml:space="preserve"> highlight lessons abo</w:t>
      </w:r>
      <w:r w:rsidR="00065A66">
        <w:t xml:space="preserve">ut mining the connection </w:t>
      </w:r>
      <w:r w:rsidRPr="00002A0F">
        <w:t xml:space="preserve">between co-expression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7A7C35EA"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6214775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483624AB" w:rsidR="00F42CCC" w:rsidRDefault="00C46D31" w:rsidP="006804EA">
      <w:r>
        <w:t>To accomplish this, we implemented and evaluated two different network scoring metrics: network density, and network locality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CA6BB2">
        <w:rPr>
          <w:i/>
        </w:rPr>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CA6BB2">
        <w:rPr>
          <w:i/>
        </w:rPr>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013461">
        <w:t xml:space="preserve">query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w:t>
      </w:r>
      <w:r w:rsidR="00B77B21">
        <w:lastRenderedPageBreak/>
        <w:t>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61" w:name="_Ref444765587"/>
      <w:r>
        <w:t>Fig.</w:t>
      </w:r>
      <w:r w:rsidR="00BD3E3E">
        <w:t xml:space="preserve"> 1</w:t>
      </w:r>
      <w:bookmarkEnd w:id="61"/>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02044612" w:rsidR="00B41120" w:rsidRDefault="00894FFD" w:rsidP="00930BBB">
      <w:del w:id="62" w:author="Brian Dilkes" w:date="2017-07-29T01:40:00Z">
        <w:r w:rsidDel="00C63949">
          <w:delText xml:space="preserve">The </w:delText>
        </w:r>
      </w:del>
      <w:ins w:id="63" w:author="Brian Dilkes" w:date="2017-07-29T01:40:00Z">
        <w:r w:rsidR="00C63949">
          <w:t xml:space="preserve">A </w:t>
        </w:r>
      </w:ins>
      <w:r>
        <w:t xml:space="preserve">co-expression network </w:t>
      </w:r>
      <w:ins w:id="64" w:author="Brian Dilkes" w:date="2017-07-29T01:40:00Z">
        <w:r w:rsidR="00C63949">
          <w:t xml:space="preserve">that is derived from the spatiotemporal context that generates the phenotypic variation subjected to GWAS </w:t>
        </w:r>
      </w:ins>
      <w:r>
        <w:t>i</w:t>
      </w:r>
      <w:r w:rsidR="00846958">
        <w:t>s</w:t>
      </w:r>
      <w:r>
        <w:t xml:space="preserve"> a key component of our approach</w:t>
      </w:r>
      <w:ins w:id="65" w:author="Brian Dilkes" w:date="2017-07-29T01:41:00Z">
        <w:r w:rsidR="00C63949">
          <w:t>. A well matched coexpression network will</w:t>
        </w:r>
      </w:ins>
      <w:del w:id="66" w:author="Brian Dilkes" w:date="2017-07-29T01:41:00Z">
        <w:r w:rsidDel="00C63949">
          <w:delText xml:space="preserve"> as it</w:delText>
        </w:r>
      </w:del>
      <w:r>
        <w:t xml:space="preserve"> </w:t>
      </w:r>
      <w:del w:id="67" w:author="Brian Dilkes" w:date="2017-07-29T01:41:00Z">
        <w:r w:rsidDel="00C63949">
          <w:delText xml:space="preserve">provides </w:delText>
        </w:r>
      </w:del>
      <w:ins w:id="68" w:author="Brian Dilkes" w:date="2017-07-29T01:41:00Z">
        <w:r w:rsidR="00C63949">
          <w:t>describe</w:t>
        </w:r>
      </w:ins>
      <w:del w:id="69" w:author="Brian Dilkes" w:date="2017-07-29T01:42:00Z">
        <w:r w:rsidDel="00C63949">
          <w:delText>the</w:delText>
        </w:r>
      </w:del>
      <w:r>
        <w:t xml:space="preserve"> functional relationships that </w:t>
      </w:r>
      <w:del w:id="70" w:author="Brian Dilkes" w:date="2017-07-29T01:42:00Z">
        <w:r w:rsidDel="00C63949">
          <w:delText xml:space="preserve">allow us to identify functionally </w:delText>
        </w:r>
      </w:del>
      <w:ins w:id="71" w:author="Brian Dilkes" w:date="2017-07-29T01:42:00Z">
        <w:r w:rsidR="00C63949">
          <w:t xml:space="preserve">thread together </w:t>
        </w:r>
      </w:ins>
      <w:r>
        <w:t xml:space="preserve">coherent subsets of GWAS-implicated genes. We and others have previously shown that co-expression networks generated from expression data </w:t>
      </w:r>
      <w:r>
        <w:lastRenderedPageBreak/>
        <w:t xml:space="preserve">derived 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r w:rsidR="00C63949">
        <w:t>measuring</w:t>
      </w:r>
      <w:r w:rsidR="00A86EC9">
        <w:t xml:space="preserve"> changes in gene expression</w:t>
      </w:r>
      <w:r w:rsidR="007F4EAC">
        <w:t xml:space="preserve"> </w:t>
      </w:r>
      <w:r w:rsidR="00C63949">
        <w:t xml:space="preserve">can explore </w:t>
      </w:r>
      <w:r w:rsidR="007F4EAC">
        <w:t xml:space="preserve">environmental </w:t>
      </w:r>
      <w:r w:rsidR="00C63949">
        <w:t>adaptation</w:t>
      </w:r>
      <w:r w:rsidR="007F4EAC">
        <w:t xml:space="preserve">, developmental and organ based variation, </w:t>
      </w:r>
      <w:r w:rsidR="004C5544">
        <w:t>or</w:t>
      </w:r>
      <w:r w:rsidR="007F4EAC">
        <w:t xml:space="preserve"> variation</w:t>
      </w:r>
      <w:r w:rsidR="00C63949">
        <w:t xml:space="preserve"> in expression</w:t>
      </w:r>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r w:rsidR="00C63949">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11F416B3"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ithin </w:t>
      </w:r>
      <w:r w:rsidR="00C63949" w:rsidRPr="00F22337">
        <w:rPr>
          <w:highlight w:val="yellow"/>
        </w:rPr>
        <w:t>the</w:t>
      </w:r>
      <w:r w:rsidR="00097BC0" w:rsidRPr="00F22337">
        <w:rPr>
          <w:highlight w:val="yellow"/>
        </w:rPr>
        <w:t xml:space="preserve"> single </w:t>
      </w:r>
      <w:r w:rsidR="000A71F2" w:rsidRPr="00F22337">
        <w:rPr>
          <w:highlight w:val="yellow"/>
        </w:rPr>
        <w:t>orga</w:t>
      </w:r>
      <w:r w:rsidR="000A71F2">
        <w:t>n</w:t>
      </w:r>
      <w:r w:rsidR="00C63949">
        <w:t xml:space="preserve"> that serves at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0A71F2">
        <w:t>mature roots from a collection</w:t>
      </w:r>
      <w:r w:rsidR="00FD3978">
        <w:t xml:space="preserve"> of 4</w:t>
      </w:r>
      <w:r w:rsidR="005D6663">
        <w:t>6</w:t>
      </w:r>
      <w:r w:rsidR="00FD3978">
        <w:t xml:space="preserve"> genotypically diverse maize inbreds.</w:t>
      </w:r>
      <w:r w:rsidR="005D6663">
        <w:t xml:space="preserve"> </w:t>
      </w:r>
      <w:r w:rsidR="003B1C09">
        <w:t xml:space="preserve">See </w:t>
      </w:r>
      <w:r w:rsidR="003B1C09">
        <w:fldChar w:fldCharType="begin"/>
      </w:r>
      <w:r w:rsidR="003B1C09">
        <w:instrText xml:space="preserve"> REF _Ref463088833 \h </w:instrText>
      </w:r>
      <w:r w:rsidR="003B1C09">
        <w:fldChar w:fldCharType="separate"/>
      </w:r>
      <w:r w:rsidR="002607DF">
        <w:t>Materials and Methods</w:t>
      </w:r>
      <w:r w:rsidR="003B1C09">
        <w:fldChar w:fldCharType="end"/>
      </w:r>
      <w:r w:rsidR="003B1C09">
        <w:t xml:space="preserve"> for details on building these networks.</w:t>
      </w:r>
    </w:p>
    <w:p w14:paraId="48013BC9" w14:textId="77777777" w:rsidR="002B1DB8" w:rsidRDefault="002B1DB8" w:rsidP="006804EA">
      <w:pPr>
        <w:pStyle w:val="Heading3"/>
      </w:pPr>
      <w:bookmarkStart w:id="72" w:name="_Ref458774860"/>
      <w:r>
        <w:t>Table 1</w:t>
      </w:r>
      <w:bookmarkEnd w:id="72"/>
    </w:p>
    <w:p w14:paraId="725F7558" w14:textId="77777777" w:rsidR="002B1DB8" w:rsidRDefault="002B1DB8" w:rsidP="006804EA">
      <w:pPr>
        <w:pStyle w:val="Heading4"/>
      </w:pPr>
      <w:r>
        <w:t>Significantly Co-expressed GO Terms</w:t>
      </w:r>
    </w:p>
    <w:p w14:paraId="7626C284" w14:textId="7D22812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04D9A61" w:rsidR="00AC5E1A" w:rsidRDefault="005D6663" w:rsidP="006804EA">
      <w:r>
        <w:t>Co-expression networks</w:t>
      </w:r>
      <w:r w:rsidR="00F97B42">
        <w:t xml:space="preserve"> for each dataset</w:t>
      </w:r>
      <w:r>
        <w:t xml:space="preserve"> were constructed from gene expression matrices using Camoco (S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6A862497"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w:t>
      </w:r>
      <w:r w:rsidR="00004B2D">
        <w:lastRenderedPageBreak/>
        <w:t>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Fig or table call out).</w:t>
      </w:r>
      <w:r w:rsidR="00726896">
        <w:t xml:space="preserve"> </w:t>
      </w:r>
      <w:ins w:id="73" w:author="Brian Dilkes" w:date="2017-07-29T14:17:00Z">
        <w:r w:rsidR="006F3FCF">
          <w:t xml:space="preserve">Thus, </w:t>
        </w:r>
      </w:ins>
      <w:del w:id="74" w:author="Brian Dilkes" w:date="2017-07-29T14:17:00Z">
        <w:r w:rsidR="00726896" w:rsidDel="006F3FCF">
          <w:delText xml:space="preserve">indicating that </w:delText>
        </w:r>
      </w:del>
      <w:r w:rsidR="00726896">
        <w:t xml:space="preserve">the </w:t>
      </w:r>
      <w:ins w:id="75" w:author="Brian Dilkes" w:date="2017-07-29T14:17:00Z">
        <w:r w:rsidR="006F3FCF">
          <w:t xml:space="preserve">expression data that provides information about biological process </w:t>
        </w:r>
      </w:ins>
      <w:ins w:id="76" w:author="Brian Dilkes" w:date="2017-07-29T14:20:00Z">
        <w:r w:rsidR="006F3FCF">
          <w:t xml:space="preserve">and nature of the coexpression score used </w:t>
        </w:r>
      </w:ins>
      <w:ins w:id="77" w:author="Brian Dilkes" w:date="2017-07-29T14:17:00Z">
        <w:r w:rsidR="006F3FCF">
          <w:t xml:space="preserve">determine the </w:t>
        </w:r>
      </w:ins>
      <w:r w:rsidR="00726896">
        <w:t>network</w:t>
      </w:r>
      <w:ins w:id="78" w:author="Brian Dilkes" w:date="2017-07-29T14:18:00Z">
        <w:r w:rsidR="006F3FCF">
          <w:t>’</w:t>
        </w:r>
      </w:ins>
      <w:r w:rsidR="00726896">
        <w:t xml:space="preserve">s experimental context </w:t>
      </w:r>
      <w:ins w:id="79" w:author="Brian Dilkes" w:date="2017-07-29T14:21:00Z">
        <w:r w:rsidR="006F3FCF">
          <w:t xml:space="preserve">and </w:t>
        </w:r>
      </w:ins>
      <w:r w:rsidR="00726896">
        <w:t xml:space="preserve">influenced </w:t>
      </w:r>
      <w:del w:id="80" w:author="Brian Dilkes" w:date="2017-07-29T14:18:00Z">
        <w:r w:rsidR="00726896" w:rsidDel="006F3FCF">
          <w:delText>which biological processes it captured</w:delText>
        </w:r>
      </w:del>
      <w:ins w:id="81" w:author="Brian Dilkes" w:date="2017-07-29T14:18:00Z">
        <w:r w:rsidR="006F3FCF">
          <w:t>the subset of GO terms that had significantly co-expressed members</w:t>
        </w:r>
      </w:ins>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82" w:name="_Ref458774880"/>
      <w:r>
        <w:t>Table 2</w:t>
      </w:r>
      <w:bookmarkEnd w:id="82"/>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E7F785A"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48E7E11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2567FD">
        <w:t xml:space="preserve">, which </w:t>
      </w:r>
      <w:r w:rsidR="00EF45C1">
        <w:t xml:space="preserve">would </w:t>
      </w:r>
      <w:r w:rsidR="002567FD">
        <w:t>produce</w:t>
      </w:r>
      <w:r w:rsidR="00846095">
        <w:t xml:space="preserve"> skewed distributions in density and locality calculations</w:t>
      </w:r>
      <w:r w:rsidR="00EF45C1">
        <w:t xml:space="preserve"> that would upwardly bias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328722B1" w:rsidR="00760BC6" w:rsidRDefault="00400FC8" w:rsidP="006804EA">
      <w:r>
        <w:t>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2386BF3C" w14:textId="236146A8" w:rsidR="00760BC6" w:rsidRDefault="00760BC6" w:rsidP="006F5995">
      <w:pPr>
        <w:pStyle w:val="Heading3"/>
      </w:pPr>
      <w:bookmarkStart w:id="83" w:name="_Ref487124030"/>
      <w:r>
        <w:lastRenderedPageBreak/>
        <w:t>Fig 2</w:t>
      </w:r>
      <w:bookmarkEnd w:id="83"/>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77F6603C"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7C52E6"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2C0305D6"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1B50666C" w14:textId="2C4FF946"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29490895"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 sub</w:t>
      </w:r>
      <w:r w:rsidR="00AF68C8">
        <w:t>-</w:t>
      </w:r>
      <w:r w:rsidR="00C0374E">
        <w:t>sampled</w:t>
      </w:r>
      <w:r>
        <w:t xml:space="preserve"> genes (i.e. to simulate missing candidates) or adding </w:t>
      </w:r>
      <w:commentRangeStart w:id="84"/>
      <w:r>
        <w:t xml:space="preserve">functionally </w:t>
      </w:r>
      <w:commentRangeEnd w:id="84"/>
      <w:r w:rsidR="00E32678">
        <w:rPr>
          <w:rStyle w:val="CommentReference"/>
        </w:rPr>
        <w:commentReference w:id="84"/>
      </w:r>
      <w:r>
        <w:t>unrelated genes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85" w:name="_Ref456807908"/>
      <w:bookmarkStart w:id="86" w:name="_Ref458794783"/>
      <w:r>
        <w:t>Fig 3</w:t>
      </w:r>
      <w:bookmarkEnd w:id="85"/>
      <w:bookmarkEnd w:id="86"/>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43D1C4D9"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87" w:name="_Ref458700744"/>
      <w:r>
        <w:t>Fig. 4</w:t>
      </w:r>
      <w:bookmarkEnd w:id="87"/>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locality were then compared again (n=1000) with varying missing candidate </w:t>
      </w:r>
      <w:r>
        <w:lastRenderedPageBreak/>
        <w:t>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20C2188A"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88"/>
      <w:commentRangeStart w:id="89"/>
      <w:r w:rsidR="005B0B49">
        <w:t>decrease</w:t>
      </w:r>
      <w:r w:rsidR="00E32678">
        <w:t>s</w:t>
      </w:r>
      <w:r w:rsidR="005B0B49">
        <w:t xml:space="preserve"> </w:t>
      </w:r>
      <w:commentRangeEnd w:id="88"/>
      <w:r w:rsidR="00E32678">
        <w:rPr>
          <w:rStyle w:val="CommentReference"/>
        </w:rPr>
        <w:commentReference w:id="88"/>
      </w:r>
      <w:commentRangeEnd w:id="89"/>
      <w:r w:rsidR="00077946">
        <w:rPr>
          <w:rStyle w:val="CommentReference"/>
        </w:rPr>
        <w:commentReference w:id="89"/>
      </w:r>
      <w:r w:rsidR="005B0B49">
        <w:t>as MCR increases</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7F3692BE"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90"/>
      <w:r w:rsidR="00E255EC">
        <w:t xml:space="preserve">split by gene size </w:t>
      </w:r>
      <w:commentRangeEnd w:id="90"/>
      <w:r w:rsidR="00CB4064">
        <w:rPr>
          <w:rStyle w:val="CommentReference"/>
        </w:rPr>
        <w:commentReference w:id="90"/>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0489E9D2"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5220A527" w14:textId="77777777" w:rsidR="009838D1" w:rsidRDefault="009838D1" w:rsidP="006804EA">
      <w:pPr>
        <w:pStyle w:val="Heading3"/>
      </w:pPr>
      <w:bookmarkStart w:id="91" w:name="_Ref458721156"/>
      <w:bookmarkStart w:id="92" w:name="_Ref447197618"/>
      <w:r>
        <w:t>Fig. 5</w:t>
      </w:r>
      <w:bookmarkEnd w:id="91"/>
      <w:bookmarkEnd w:id="92"/>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6ABFDAC2"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404DCDC" w14:textId="62453D2C"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80DBB4D" w14:textId="0F22002F" w:rsidR="005A4C13" w:rsidRDefault="00571A97" w:rsidP="006804E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AB7613">
        <w:t xml:space="preserve"> </w:t>
      </w:r>
      <w:commentRangeStart w:id="93"/>
      <w:r w:rsidR="00AB7613">
        <w:t xml:space="preserve">We note that many GO terms could </w:t>
      </w:r>
      <w:r w:rsidR="00826BBB">
        <w:t>not</w:t>
      </w:r>
      <w:r w:rsidR="00AB7613">
        <w:t xml:space="preserve"> </w:t>
      </w:r>
      <w:r w:rsidR="002B76B0">
        <w:t xml:space="preserve">be </w:t>
      </w:r>
      <w:r w:rsidR="00AB7613">
        <w:t>evaluated at lower FCR levels</w:t>
      </w:r>
      <w:r w:rsidR="00CD53FE">
        <w:t xml:space="preserve"> (&lt;50%)</w:t>
      </w:r>
      <w:r w:rsidR="00AB7613">
        <w:t xml:space="preserve"> </w:t>
      </w:r>
      <w:r w:rsidR="00CD53FE">
        <w:t>because</w:t>
      </w:r>
      <w:r w:rsidR="0018353F">
        <w:t>,</w:t>
      </w:r>
      <w:r w:rsidR="00CD53FE">
        <w:t xml:space="preserve"> by definition, even</w:t>
      </w:r>
      <w:r w:rsidR="00AB7613">
        <w:t xml:space="preserve"> the most stringent SNP-to-gene mapping parameter set (50kb/1 flank)</w:t>
      </w:r>
      <w:r w:rsidR="00984F3F">
        <w:t xml:space="preserve"> doubles the number of genes considered</w:t>
      </w:r>
      <w:r w:rsidR="00AB7613">
        <w:t>.</w:t>
      </w:r>
      <w:r w:rsidR="00110BBB">
        <w:t xml:space="preserve"> </w:t>
      </w:r>
      <w:commentRangeEnd w:id="93"/>
      <w:r w:rsidR="00757545">
        <w:rPr>
          <w:rStyle w:val="CommentReference"/>
        </w:rPr>
        <w:commentReference w:id="93"/>
      </w:r>
      <w:r w:rsidR="00110BBB">
        <w:t>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5AD5192F"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d between GO terms split by gene siz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0B69AAC8" w14:textId="57BDAD56"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w:t>
      </w:r>
      <w:r w:rsidR="00214359">
        <w:t xml:space="preserve"> </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 candidates can be detected using co-expression networks as a functional filter for</w:t>
      </w:r>
      <w:r w:rsidR="00E11E23">
        <w:t xml:space="preserve"> candidate gene identification.  </w:t>
      </w:r>
    </w:p>
    <w:p w14:paraId="181F57C9" w14:textId="06B23670" w:rsidR="008B6200" w:rsidRDefault="008B6200" w:rsidP="006804EA">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p>
    <w:p w14:paraId="6777CE58" w14:textId="7481D7E8" w:rsidR="00BD352F" w:rsidRPr="00BD352F" w:rsidRDefault="00F57963" w:rsidP="00826BBB">
      <w:r>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lastRenderedPageBreak/>
        <w:t>Application of Camoco to prioritize causal genes driving</w:t>
      </w:r>
      <w:r w:rsidR="00F21116" w:rsidRPr="00D04EE5">
        <w:t xml:space="preserve"> elemental accumulation in maize</w:t>
      </w:r>
      <w:r w:rsidR="00843273" w:rsidRPr="00D04EE5">
        <w:t xml:space="preserve"> grain</w:t>
      </w:r>
    </w:p>
    <w:p w14:paraId="4D773D7E" w14:textId="641052BD"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F404DE">
        <w:t xml:space="preserve"> 20</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 (</w:t>
      </w:r>
      <w:r w:rsidR="00F404DE" w:rsidRPr="00AB2A9F">
        <w:rPr>
          <w:highlight w:val="cyan"/>
        </w:rPr>
        <w:t>Cite Ziegler et al. Preprint</w:t>
      </w:r>
      <w:r w:rsidR="00F404DE">
        <w:t>)</w:t>
      </w:r>
      <w:r w:rsidR="006C0B6F">
        <w:t xml:space="preserve"> were processed</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94" w:name="_Ref458956303"/>
      <w:r>
        <w:t>Table 3</w:t>
      </w:r>
      <w:bookmarkEnd w:id="94"/>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47FE12BA"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A576F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458981D6" w:rsidR="00F11BB0" w:rsidRDefault="00F11BB0" w:rsidP="00F11BB0">
      <w:commentRangeStart w:id="95"/>
      <w:commentRangeStart w:id="96"/>
      <w:r>
        <w:t>Given</w:t>
      </w:r>
      <w:commentRangeEnd w:id="95"/>
      <w:r w:rsidR="00AA0B20">
        <w:rPr>
          <w:rStyle w:val="CommentReference"/>
        </w:rPr>
        <w:commentReference w:id="95"/>
      </w:r>
      <w:commentRangeEnd w:id="96"/>
      <w:r w:rsidR="00EF69B3">
        <w:rPr>
          <w:rStyle w:val="CommentReference"/>
        </w:rPr>
        <w:commentReference w:id="96"/>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 xml:space="preserve">and two co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67A9715F" w14:textId="4E397E4A" w:rsidR="00F11BB0" w:rsidRDefault="002172E7" w:rsidP="00F11BB0">
      <w:r>
        <w:t>By these criteria</w:t>
      </w:r>
      <w:r w:rsidR="00F11BB0">
        <w:t xml:space="preserve">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B905EF">
        <w:t>)</w:t>
      </w:r>
      <w:r w:rsidR="00F11BB0">
        <w:t xml:space="preserve">. For example, </w:t>
      </w:r>
      <w:commentRangeStart w:id="97"/>
      <w:r w:rsidR="00F11BB0">
        <w:t xml:space="preserve">for </w:t>
      </w:r>
      <w:r w:rsidR="00076C1C" w:rsidRPr="00A824EE">
        <w:t>c</w:t>
      </w:r>
      <w:r w:rsidR="006E4ADE" w:rsidRPr="00A824EE">
        <w:t>admium</w:t>
      </w:r>
      <w:commentRangeEnd w:id="97"/>
      <w:r w:rsidR="00AE1EDD">
        <w:rPr>
          <w:rStyle w:val="CommentReference"/>
        </w:rPr>
        <w:commentReference w:id="97"/>
      </w:r>
      <w:r w:rsidR="00F11BB0">
        <w:t>,</w:t>
      </w:r>
      <w:r w:rsidR="00076C1C">
        <w:t xml:space="preserve"> </w:t>
      </w:r>
      <w:r>
        <w:t xml:space="preserve">the genes linked to </w:t>
      </w:r>
      <w:r w:rsidR="00076C1C">
        <w:t xml:space="preserve">630 </w:t>
      </w:r>
      <w:commentRangeStart w:id="98"/>
      <w:r w:rsidR="00076C1C">
        <w:t>SNPs</w:t>
      </w:r>
      <w:commentRangeEnd w:id="98"/>
      <w:r w:rsidR="00AE1EDD">
        <w:rPr>
          <w:rStyle w:val="CommentReference"/>
        </w:rPr>
        <w:commentReference w:id="98"/>
      </w:r>
      <w:r w:rsidR="00076C1C">
        <w:t xml:space="preserve"> </w:t>
      </w:r>
      <w:r>
        <w:t xml:space="preserve">with statistically significant associations in the GWAS </w:t>
      </w:r>
      <w:r w:rsidR="00076C1C">
        <w:t>were analyzed</w:t>
      </w:r>
      <w:r w:rsidR="00F11BB0">
        <w:t xml:space="preserve"> using the </w:t>
      </w:r>
      <w:r w:rsidR="00B21ACB">
        <w:t>ZmRoot network</w:t>
      </w:r>
      <w:r w:rsidR="00076C1C">
        <w:t>.</w:t>
      </w:r>
      <w:r w:rsidR="00F11BB0">
        <w:t xml:space="preserve"> </w:t>
      </w:r>
      <w:r w:rsidR="00076C1C">
        <w:t>Camoco</w:t>
      </w:r>
      <w:r w:rsidR="00F11BB0">
        <w:t xml:space="preserve"> reported </w:t>
      </w:r>
      <w:r w:rsidR="00F726CD">
        <w:t>209</w:t>
      </w:r>
      <w:r w:rsidR="00F11BB0">
        <w:t xml:space="preserve"> </w:t>
      </w:r>
      <w:r w:rsidR="00C917F5">
        <w:t xml:space="preserve">HPO </w:t>
      </w:r>
      <w:r w:rsidR="00F11BB0">
        <w:t xml:space="preserve">genes at FDR &lt; 30% based on strong co-expression relationships with genes linked to other loci associated with </w:t>
      </w:r>
      <w:r w:rsidR="00A86D70" w:rsidRPr="00A824EE">
        <w:t>cadmium</w:t>
      </w:r>
      <w:r w:rsidR="00F11BB0">
        <w:t>. The number of</w:t>
      </w:r>
      <w:del w:id="99" w:author="Microsoft Office User" w:date="2017-07-31T14:48:00Z">
        <w:r w:rsidR="00F11BB0" w:rsidDel="00487B47">
          <w:delText xml:space="preserve"> </w:delText>
        </w:r>
        <w:commentRangeStart w:id="100"/>
        <w:r w:rsidR="00F11BB0" w:rsidDel="00487B47">
          <w:delText>candidate causal</w:delText>
        </w:r>
      </w:del>
      <w:r w:rsidR="00F11BB0">
        <w:t xml:space="preserve"> genes </w:t>
      </w:r>
      <w:commentRangeEnd w:id="100"/>
      <w:r>
        <w:rPr>
          <w:rStyle w:val="CommentReference"/>
        </w:rPr>
        <w:commentReference w:id="100"/>
      </w:r>
      <w:r w:rsidR="00F11BB0">
        <w:t>discovered varied significantly across the ionomic traits we examined. For example, when using the root co-expression network, high-confidence candidates</w:t>
      </w:r>
      <w:r w:rsidR="00C76D1F">
        <w:t xml:space="preserve"> were discovered</w:t>
      </w:r>
      <w:r w:rsidR="00F11BB0">
        <w:t xml:space="preserve"> for </w:t>
      </w:r>
      <w:commentRangeStart w:id="101"/>
      <w:r w:rsidR="00F11BB0">
        <w:t xml:space="preserve">15 of 17 different elements we examined (Al, As, B, Ca, Cd, Cu, Fe, K, Mg, Mn, Mo, P, Se, Sr, Zn), but the total number of candidate causal genes varied from 1 to 126 HPO genes, </w:t>
      </w:r>
      <w:commentRangeEnd w:id="101"/>
      <w:r w:rsidR="00D73E92">
        <w:rPr>
          <w:rStyle w:val="CommentReference"/>
        </w:rPr>
        <w:commentReference w:id="101"/>
      </w:r>
      <w:r w:rsidR="00F11BB0">
        <w:t xml:space="preserve">with Camoco reporting only 1 for </w:t>
      </w:r>
      <w:r w:rsidR="0085253C">
        <w:t>Mg and Mo</w:t>
      </w:r>
      <w:r w:rsidR="00F11BB0">
        <w:t xml:space="preserve"> and </w:t>
      </w:r>
      <w:commentRangeStart w:id="102"/>
      <w:r w:rsidR="00F11BB0">
        <w:t xml:space="preserve">126 </w:t>
      </w:r>
      <w:commentRangeEnd w:id="102"/>
      <w:r>
        <w:rPr>
          <w:rStyle w:val="CommentReference"/>
        </w:rPr>
        <w:commentReference w:id="102"/>
      </w:r>
      <w:r w:rsidR="00F11BB0">
        <w:t xml:space="preserve">for </w:t>
      </w:r>
      <w:r w:rsidR="0085253C">
        <w:t>Cadmium</w:t>
      </w:r>
      <w:r w:rsidR="00F11BB0">
        <w:t xml:space="preserve">. </w:t>
      </w:r>
      <w:commentRangeStart w:id="103"/>
      <w:r w:rsidR="00F11BB0">
        <w:t xml:space="preserve">This likely reflects </w:t>
      </w:r>
      <w:commentRangeEnd w:id="103"/>
      <w:r w:rsidR="00AE1EDD">
        <w:rPr>
          <w:rStyle w:val="CommentReference"/>
        </w:rPr>
        <w:commentReference w:id="103"/>
      </w:r>
      <w:r w:rsidR="00F11BB0">
        <w:t xml:space="preserve">variability in the functional coherence of the genes that </w:t>
      </w:r>
      <w:r w:rsidR="00A962D7">
        <w:t>are associated with each trait.</w:t>
      </w:r>
    </w:p>
    <w:p w14:paraId="2449B0EC" w14:textId="77777777" w:rsidR="00CC20EE" w:rsidRDefault="00CC20EE" w:rsidP="00CC20EE">
      <w:pPr>
        <w:pStyle w:val="Heading3"/>
      </w:pPr>
      <w:bookmarkStart w:id="104" w:name="_Ref489428564"/>
      <w:r>
        <w:t>Fig. 6</w:t>
      </w:r>
      <w:bookmarkEnd w:id="104"/>
    </w:p>
    <w:p w14:paraId="3A1517FD" w14:textId="77777777" w:rsidR="00CC20EE" w:rsidRDefault="00CC20EE" w:rsidP="00CC20EE">
      <w:pPr>
        <w:pStyle w:val="Heading4"/>
      </w:pPr>
      <w:r>
        <w:t>Number of intervening genes between HPO gene and GWAS locus</w:t>
      </w:r>
    </w:p>
    <w:p w14:paraId="0C600BCB" w14:textId="56461EF9" w:rsidR="00CC20EE" w:rsidRDefault="00CC20EE" w:rsidP="00CC20EE">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575925FB" w14:textId="3D50F56C" w:rsidR="00CC20EE" w:rsidRDefault="00CC20EE" w:rsidP="00F11BB0">
      <w:r>
        <w:t xml:space="preserve">HPO genes discovered by Camoco were often non-adjacent to GWAS effective loci, either having genes intervening the HPO candidate and the effective locus or positional candidates that were closer either upstream or downstream of the GWAS locus (See schematic in </w:t>
      </w:r>
      <w:r>
        <w:fldChar w:fldCharType="begin"/>
      </w:r>
      <w:r>
        <w:instrText xml:space="preserve"> REF _Ref444765587 \h </w:instrText>
      </w:r>
      <w:r>
        <w:fldChar w:fldCharType="separate"/>
      </w:r>
      <w:r w:rsidR="002607DF">
        <w:t>Fig. 1</w:t>
      </w:r>
      <w:r>
        <w:fldChar w:fldCharType="end"/>
      </w:r>
      <w:r w:rsidRPr="00E93C4E">
        <w:rPr>
          <w:b/>
        </w:rPr>
        <w:t>C</w:t>
      </w:r>
      <w:r>
        <w:t>).</w:t>
      </w:r>
      <w:r w:rsidR="002607DF">
        <w:t xml:space="preserve"> Of the 610 HPO genes, 297</w:t>
      </w:r>
      <w:r>
        <w:t xml:space="preserve"> had zero intervening gene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A</w:t>
      </w:r>
      <w:r>
        <w:t xml:space="preserve">). </w:t>
      </w:r>
      <w:r w:rsidR="007F46C6">
        <w:t>The remaining 313</w:t>
      </w:r>
      <w:r>
        <w:t xml:space="preserve"> HPO genes</w:t>
      </w:r>
      <w:r w:rsidR="007F46C6">
        <w:t xml:space="preserve"> had between 1 and 54</w:t>
      </w:r>
      <w:r>
        <w:t xml:space="preserve"> intervening genes though the majority </w:t>
      </w:r>
      <w:r w:rsidR="007F46C6">
        <w:t>(292</w:t>
      </w:r>
      <w:r>
        <w:t xml:space="preserve"> HPO genes) had 10 or fewer intervening genes. Similar results were observed when considering candidate genes absolute distance to the effective locu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B</w:t>
      </w:r>
      <w:r>
        <w:t xml:space="preserve">). Other studies of trait associated SNPs find markers that lie outside of genic regions, using Camoco, candidate genes can be prioritized based on patterns of co-expression rather than biasing towards any previous annotation. See </w:t>
      </w:r>
      <w:r>
        <w:fldChar w:fldCharType="begin"/>
      </w:r>
      <w:r>
        <w:instrText xml:space="preserve"> REF _Ref487125611 \h </w:instrText>
      </w:r>
      <w:r>
        <w:fldChar w:fldCharType="separate"/>
      </w:r>
      <w:r w:rsidR="002607DF">
        <w:t>Discussion</w:t>
      </w:r>
      <w:r>
        <w:fldChar w:fldCharType="end"/>
      </w:r>
      <w:r>
        <w:t xml:space="preserve"> section for more details.</w:t>
      </w:r>
    </w:p>
    <w:p w14:paraId="15B59679" w14:textId="77777777" w:rsidR="00F11BB0" w:rsidRDefault="00F11BB0" w:rsidP="00F11BB0">
      <w:pPr>
        <w:pStyle w:val="Heading3"/>
      </w:pPr>
      <w:bookmarkStart w:id="105" w:name="_Ref485996339"/>
      <w:r>
        <w:t>Table 4</w:t>
      </w:r>
      <w:bookmarkEnd w:id="105"/>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w:t>
      </w:r>
      <w:r w:rsidR="003F34C7">
        <w:lastRenderedPageBreak/>
        <w:t xml:space="preserve">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B14799E"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input, discovering genes for 15 of the 17 elements for a total of </w:t>
      </w:r>
      <w:r w:rsidR="001A71E4">
        <w:t>335</w:t>
      </w:r>
      <w:r w:rsidR="00F11BB0">
        <w:t xml:space="preserve"> HPO genes, ranging from 1 to </w:t>
      </w:r>
      <w:commentRangeStart w:id="106"/>
      <w:r w:rsidR="00F11BB0">
        <w:t xml:space="preserve">126 </w:t>
      </w:r>
      <w:commentRangeEnd w:id="106"/>
      <w:r>
        <w:rPr>
          <w:rStyle w:val="CommentReference"/>
        </w:rPr>
        <w:commentReference w:id="106"/>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09A0F4D7" w14:textId="3D6E1C9B" w:rsidR="00162DC9" w:rsidRDefault="00162DC9" w:rsidP="00162DC9">
      <w:pPr>
        <w:pStyle w:val="Heading3"/>
      </w:pPr>
      <w:bookmarkStart w:id="107" w:name="_Ref487144620"/>
      <w:r>
        <w:t>Fig.</w:t>
      </w:r>
      <w:r w:rsidR="00663C67">
        <w:t xml:space="preserve"> 7</w:t>
      </w:r>
      <w:bookmarkEnd w:id="107"/>
    </w:p>
    <w:p w14:paraId="59897D08" w14:textId="669E6096" w:rsidR="00162DC9" w:rsidRDefault="00162DC9" w:rsidP="00162DC9">
      <w:pPr>
        <w:pStyle w:val="Heading4"/>
      </w:pPr>
      <w:r>
        <w:t>HPO Genes for Cd and Se in the ZmRoot Network</w:t>
      </w:r>
    </w:p>
    <w:p w14:paraId="1D9DA3AB" w14:textId="4B2ED69B"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6FAAFEC5" w:rsidR="00D277DD" w:rsidRDefault="00D277DD" w:rsidP="00027E14">
      <w:r>
        <w:fldChar w:fldCharType="begin"/>
      </w:r>
      <w:r>
        <w:instrText xml:space="preserve"> REF _Ref487144620 \h </w:instrText>
      </w:r>
      <w:r>
        <w:fldChar w:fldCharType="separate"/>
      </w:r>
      <w:r w:rsidR="002607DF">
        <w:t>Fig. 7</w:t>
      </w:r>
      <w:r>
        <w:fldChar w:fldCharType="end"/>
      </w:r>
      <w:r>
        <w:t xml:space="preserve"> shows an example view of the discovery process for</w:t>
      </w:r>
      <w:r w:rsidR="00E7437B">
        <w:t xml:space="preserve"> HPO genes using the</w:t>
      </w:r>
      <w:r>
        <w:t xml:space="preserve"> Cd and Se </w:t>
      </w:r>
      <w:r w:rsidR="00E7437B">
        <w:t>elemental accumulation traits and</w:t>
      </w:r>
      <w:r>
        <w:t xml:space="preserve"> the ZmRoot </w:t>
      </w:r>
      <w:commentRangeStart w:id="108"/>
      <w:r>
        <w:t>network</w:t>
      </w:r>
      <w:commentRangeEnd w:id="108"/>
      <w:r w:rsidR="00E7437B">
        <w:rPr>
          <w:rStyle w:val="CommentReference"/>
        </w:rPr>
        <w:commentReference w:id="108"/>
      </w:r>
      <w:r>
        <w:t xml:space="preserve">. </w:t>
      </w:r>
      <w:r w:rsidR="00FA276B">
        <w:t>We organized a</w:t>
      </w:r>
      <w:r>
        <w:t xml:space="preserve"> global view of the ZmRoot network</w:t>
      </w:r>
      <w:ins w:id="109" w:author="Brian Dilkes" w:date="2017-07-29T17:08:00Z">
        <w:r w:rsidR="00E7437B">
          <w:t>s</w:t>
        </w:r>
      </w:ins>
      <w:r w:rsidR="00FA276B">
        <w:t xml:space="preserve"> using the strongest 100,000 interactions with a force</w:t>
      </w:r>
      <w:r w:rsidR="00E7437B">
        <w:t>-</w:t>
      </w:r>
      <w:r w:rsidR="00FA276B">
        <w:t>directed layout algorithm to</w:t>
      </w:r>
      <w:r>
        <w:t xml:space="preserve"> </w:t>
      </w:r>
      <w:r w:rsidR="00FA276B">
        <w:t>show</w:t>
      </w:r>
      <w:r w:rsidR="002373A3">
        <w:t xml:space="preserve"> high level</w:t>
      </w:r>
      <w:r>
        <w:t xml:space="preserve"> clustering. </w:t>
      </w:r>
      <w:r w:rsidR="00E7437B">
        <w:t>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5A1E313D"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xml:space="preserve">, 391 HPO candidate genes were discovered using density while 247 HPO candidate genes were discovered </w:t>
      </w:r>
      <w:r>
        <w:lastRenderedPageBreak/>
        <w:t>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 </w:t>
      </w:r>
      <w:commentRangeStart w:id="110"/>
      <w:r>
        <w:t>For example</w:t>
      </w:r>
      <w:commentRangeEnd w:id="110"/>
      <w:r w:rsidR="008F4277">
        <w:rPr>
          <w:rStyle w:val="CommentReference"/>
        </w:rPr>
        <w:commentReference w:id="110"/>
      </w:r>
      <w:r>
        <w:t xml:space="preserv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w:t>
      </w:r>
      <w:r w:rsidR="00B32A52">
        <w:t xml:space="preserve">only the </w:t>
      </w:r>
      <w:r w:rsidR="00721D01">
        <w:t>20 accession</w:t>
      </w:r>
      <w:r w:rsidR="009E598E">
        <w:t>s</w:t>
      </w:r>
      <w:r w:rsidR="00CE2A4A">
        <w:t xml:space="preserve"> </w:t>
      </w:r>
      <w:r w:rsidR="00B32A52">
        <w:t xml:space="preserve">in common between </w:t>
      </w:r>
      <w:r w:rsidR="00CE2A4A">
        <w:t xml:space="preserve">the 503 ZmPAN and 46 ZmRoot </w:t>
      </w:r>
      <w:r w:rsidR="00B32A52">
        <w:t>experimental data sets</w:t>
      </w:r>
      <w:r w:rsidR="00CE2A4A">
        <w:t>.</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w:t>
      </w:r>
      <w:commentRangeStart w:id="111"/>
      <w:r w:rsidR="00910204">
        <w:t xml:space="preserve">26 </w:t>
      </w:r>
      <w:r w:rsidR="00B32A52">
        <w:t xml:space="preserve">accessions selected from the broader set of 503 </w:t>
      </w:r>
      <w:commentRangeEnd w:id="111"/>
      <w:r w:rsidR="002B5295">
        <w:rPr>
          <w:rStyle w:val="CommentReference"/>
        </w:rPr>
        <w:commentReference w:id="111"/>
      </w:r>
      <w:r w:rsidR="006868B1">
        <w:t>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w:t>
      </w:r>
      <w:commentRangeStart w:id="112"/>
      <w:r w:rsidR="00910204">
        <w:t>network</w:t>
      </w:r>
      <w:commentRangeEnd w:id="112"/>
      <w:r w:rsidR="00B32A52">
        <w:rPr>
          <w:rStyle w:val="CommentReference"/>
        </w:rPr>
        <w:commentReference w:id="112"/>
      </w:r>
      <w:r w:rsidR="00910204">
        <w:t>.</w:t>
      </w:r>
    </w:p>
    <w:p w14:paraId="7ACCBA27" w14:textId="25632C79" w:rsidR="00F11BB0" w:rsidRDefault="00F11BB0" w:rsidP="007D6510">
      <w:pPr>
        <w:pStyle w:val="Heading3"/>
      </w:pPr>
      <w:r w:rsidRPr="007D6510">
        <w:t>Most candidate causal genes are trait-specific</w:t>
      </w:r>
    </w:p>
    <w:p w14:paraId="1B0E5ACA" w14:textId="22EF1A9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3C9BF0FA" w14:textId="3B8DB631" w:rsidR="00F11BB0" w:rsidRDefault="00F11BB0" w:rsidP="00F11BB0">
      <w:pPr>
        <w:pStyle w:val="Heading3"/>
      </w:pPr>
      <w:bookmarkStart w:id="113" w:name="_Ref486000600"/>
      <w:r>
        <w:t>Table 5</w:t>
      </w:r>
      <w:bookmarkEnd w:id="113"/>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lastRenderedPageBreak/>
        <w:t>Enrichmen</w:t>
      </w:r>
      <w:r w:rsidR="00E57950" w:rsidRPr="00333516">
        <w:t>t analysis of putative causal</w:t>
      </w:r>
      <w:r w:rsidRPr="00333516">
        <w:t xml:space="preserve"> genes</w:t>
      </w:r>
    </w:p>
    <w:p w14:paraId="2B55379A" w14:textId="469FF97C"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This may result from changes in cell cycle or endoreduplication control in roots, which is expected to alter the accumulation of multiple elements (</w:t>
      </w:r>
      <w:r w:rsidR="000E2B91" w:rsidRPr="00243A41">
        <w:rPr>
          <w:highlight w:val="yellow"/>
        </w:rPr>
        <w:t>Chao et al., 201X</w:t>
      </w:r>
      <w:r w:rsidR="000E2B91">
        <w:t>).</w:t>
      </w:r>
    </w:p>
    <w:p w14:paraId="7B9A69E6" w14:textId="6D96BA84"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114"/>
      <w:r>
        <w:t xml:space="preserve"> GRMZM2G030673</w:t>
      </w:r>
      <w:commentRangeEnd w:id="114"/>
      <w:r w:rsidR="00D54E30">
        <w:rPr>
          <w:rStyle w:val="CommentReference"/>
        </w:rPr>
        <w:commentReference w:id="114"/>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t>
      </w:r>
      <w:commentRangeStart w:id="115"/>
      <w:commentRangeStart w:id="116"/>
      <w:r>
        <w:t>which are likely to impact phosphorus allocation and accumulation</w:t>
      </w:r>
      <w:commentRangeEnd w:id="115"/>
      <w:r w:rsidR="00F41BE4">
        <w:rPr>
          <w:rStyle w:val="CommentReference"/>
        </w:rPr>
        <w:commentReference w:id="115"/>
      </w:r>
      <w:commentRangeEnd w:id="116"/>
      <w:r w:rsidR="00471EF3">
        <w:rPr>
          <w:rStyle w:val="CommentReference"/>
        </w:rPr>
        <w:commentReference w:id="116"/>
      </w:r>
      <w:r>
        <w:t xml:space="preserve">. </w:t>
      </w:r>
    </w:p>
    <w:p w14:paraId="0B102120" w14:textId="2A6EB1EF"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5F3FC945" w14:textId="028889AA" w:rsidR="00F11BB0" w:rsidRDefault="0063339F" w:rsidP="0071500D">
      <w:r>
        <w:lastRenderedPageBreak/>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42721B6E" w:rsidR="003E2154" w:rsidRDefault="003E2154" w:rsidP="003E2154">
      <w:pPr>
        <w:pStyle w:val="Heading3"/>
      </w:pPr>
      <w:bookmarkStart w:id="117" w:name="_Ref483951527"/>
      <w:r>
        <w:t>Fig</w:t>
      </w:r>
      <w:r w:rsidR="00BA49AE">
        <w:t>.</w:t>
      </w:r>
      <w:r w:rsidR="00663C67">
        <w:t xml:space="preserve"> 8</w:t>
      </w:r>
      <w:bookmarkEnd w:id="117"/>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3721D9">
      <w:pPr>
        <w:pStyle w:val="Heading3"/>
      </w:pPr>
      <w:r>
        <w:t>Camoco</w:t>
      </w:r>
      <w:commentRangeStart w:id="118"/>
      <w:commentRangeStart w:id="119"/>
      <w:r w:rsidR="005A3DE3">
        <w:t xml:space="preserve"> identified GWAS candidate</w:t>
      </w:r>
      <w:r w:rsidR="0063339F">
        <w:t xml:space="preserve"> genes </w:t>
      </w:r>
      <w:r w:rsidR="005A3DE3">
        <w:t xml:space="preserve">with </w:t>
      </w:r>
      <w:r w:rsidR="0063339F">
        <w:t xml:space="preserve">strong literature support for </w:t>
      </w:r>
      <w:r w:rsidR="005A3DE3">
        <w:t>roles</w:t>
      </w:r>
      <w:r w:rsidR="0063339F">
        <w:t xml:space="preserve"> in ion</w:t>
      </w:r>
      <w:r w:rsidR="005A3DE3">
        <w:t xml:space="preserve"> </w:t>
      </w:r>
      <w:commentRangeStart w:id="120"/>
      <w:r w:rsidR="005A3DE3">
        <w:t>accumulation</w:t>
      </w:r>
      <w:commentRangeEnd w:id="120"/>
      <w:r w:rsidR="005A3DE3">
        <w:rPr>
          <w:rStyle w:val="CommentReference"/>
          <w:rFonts w:asciiTheme="minorHAnsi" w:eastAsiaTheme="minorHAnsi" w:hAnsiTheme="minorHAnsi" w:cs="Arial"/>
          <w:color w:val="auto"/>
        </w:rPr>
        <w:commentReference w:id="120"/>
      </w:r>
      <w:commentRangeEnd w:id="118"/>
      <w:r w:rsidR="0063339F">
        <w:rPr>
          <w:rStyle w:val="CommentReference"/>
        </w:rPr>
        <w:commentReference w:id="118"/>
      </w:r>
      <w:commentRangeEnd w:id="119"/>
      <w:r w:rsidR="00826C26">
        <w:rPr>
          <w:rStyle w:val="CommentReference"/>
          <w:rFonts w:asciiTheme="minorHAnsi" w:eastAsiaTheme="minorHAnsi" w:hAnsiTheme="minorHAnsi" w:cs="Arial"/>
          <w:color w:val="auto"/>
        </w:rPr>
        <w:commentReference w:id="119"/>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1641CE05"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6655D5">
        <w:t xml:space="preserve"> </w:t>
      </w:r>
      <w:r w:rsidR="006655D5" w:rsidRPr="006655D5">
        <w:rPr>
          <w:highlight w:val="cyan"/>
        </w:rPr>
        <w:t>(</w:t>
      </w:r>
      <w:r w:rsidR="005A3DE3" w:rsidRPr="009E6F05">
        <w:rPr>
          <w:noProof/>
        </w:rPr>
        <w:t>Baxter et al. 2014</w:t>
      </w:r>
      <w:r w:rsidR="006655D5" w:rsidRPr="006655D5">
        <w:rPr>
          <w:highlight w:val="cyan"/>
        </w:rPr>
        <w:t>)</w:t>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121"/>
      <w:r w:rsidR="007C768D" w:rsidRPr="007C768D">
        <w:t>which is expressed in multiple plant compartments including the roots</w:t>
      </w:r>
      <w:commentRangeEnd w:id="121"/>
      <w:r w:rsidR="00744056">
        <w:rPr>
          <w:rStyle w:val="CommentReference"/>
        </w:rPr>
        <w:commentReference w:id="121"/>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w:t>
      </w:r>
      <w:commentRangeStart w:id="122"/>
      <w:r w:rsidR="007C768D" w:rsidRPr="007C768D">
        <w:t xml:space="preserve">The finding that HPO network neighbors for P were enriched among carbohydrate biosynthetic enzymes favors the former two of </w:t>
      </w:r>
      <w:commentRangeEnd w:id="122"/>
      <w:r w:rsidR="00057F8B">
        <w:rPr>
          <w:rStyle w:val="CommentReference"/>
        </w:rPr>
        <w:commentReference w:id="122"/>
      </w:r>
      <w:r w:rsidR="007C768D" w:rsidRPr="007C768D">
        <w:t>these 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5A3DE3">
        <w:t>Also linked to this GWAS locus was a second</w:t>
      </w:r>
      <w:r w:rsidR="008C22D3">
        <w:t xml:space="preserve"> gene</w:t>
      </w:r>
      <w:r w:rsidR="005A3DE3">
        <w:t xml:space="preserve"> </w:t>
      </w:r>
      <w:commentRangeStart w:id="123"/>
      <w:r w:rsidR="008C22D3">
        <w:t xml:space="preserve">critical </w:t>
      </w:r>
      <w:commentRangeEnd w:id="123"/>
      <w:r w:rsidR="005E3740">
        <w:rPr>
          <w:rStyle w:val="CommentReference"/>
        </w:rPr>
        <w:commentReference w:id="123"/>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124"/>
      <w:r>
        <w:t>Transporters</w:t>
      </w:r>
      <w:commentRangeEnd w:id="124"/>
      <w:r w:rsidR="005E3740">
        <w:rPr>
          <w:rStyle w:val="CommentReference"/>
          <w:rFonts w:asciiTheme="minorHAnsi" w:eastAsiaTheme="minorHAnsi" w:hAnsiTheme="minorHAnsi" w:cs="Arial"/>
          <w:color w:val="auto"/>
        </w:rPr>
        <w:commentReference w:id="124"/>
      </w:r>
    </w:p>
    <w:p w14:paraId="64C96DFE" w14:textId="758952BB"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r w:rsidR="00C2329F">
        <w:rPr>
          <w:highlight w:val="cyan"/>
        </w:rPr>
        <w:t>Baxter et al., 20</w:t>
      </w:r>
      <w:r w:rsidR="00FD0A3F">
        <w:rPr>
          <w:highlight w:val="cyan"/>
        </w:rPr>
        <w:t>0</w:t>
      </w:r>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hyperlink r:id="rId10" w:tgtFrame="pmc_ext" w:history="1">
        <w:r w:rsidR="00C2329F">
          <w:rPr>
            <w:rStyle w:val="Hyperlink"/>
            <w:rFonts w:ascii="Arial" w:eastAsia="Times New Roman" w:hAnsi="Arial"/>
            <w:color w:val="642A8F"/>
            <w:sz w:val="16"/>
            <w:szCs w:val="16"/>
          </w:rPr>
          <w:t>10.1104/pp.103.021923</w:t>
        </w:r>
      </w:hyperlink>
      <w:r w:rsidR="00C2329F" w:rsidRPr="00C9628B">
        <w:rPr>
          <w:highlight w:val="cyan"/>
        </w:rPr>
        <w:t xml:space="preserve"> </w:t>
      </w:r>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6BF0526B" w:rsidR="008C22D3" w:rsidRPr="00E2578B" w:rsidRDefault="008C22D3" w:rsidP="008C22D3">
      <w:pPr>
        <w:rPr>
          <w:rFonts w:ascii="Times" w:eastAsia="Times New Roman" w:hAnsi="Times" w:cs="Times New Roman"/>
          <w:sz w:val="20"/>
          <w:szCs w:val="20"/>
        </w:rPr>
      </w:pPr>
      <w:r>
        <w:t>Cadmium was well measured and affected by substantial genetic variance (</w:t>
      </w:r>
      <w:r w:rsidRPr="0086383F">
        <w:rPr>
          <w:highlight w:val="cyan"/>
        </w:rPr>
        <w:t xml:space="preserve">Zeigler et al., </w:t>
      </w:r>
      <w:commentRangeStart w:id="125"/>
      <w:r w:rsidRPr="0086383F">
        <w:rPr>
          <w:highlight w:val="cyan"/>
        </w:rPr>
        <w:t>2017</w:t>
      </w:r>
      <w:commentRangeEnd w:id="125"/>
      <w:r w:rsidR="0086383F">
        <w:rPr>
          <w:rStyle w:val="CommentReference"/>
        </w:rPr>
        <w:commentReference w:id="125"/>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5A3DE3">
        <w:t xml:space="preserve"> (Tacke et al., 1995)</w:t>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t>
      </w:r>
      <w:commentRangeStart w:id="126"/>
      <w:r>
        <w:t>water dynamics</w:t>
      </w:r>
      <w:commentRangeEnd w:id="126"/>
      <w:r w:rsidR="00EA3746">
        <w:rPr>
          <w:rStyle w:val="CommentReference"/>
        </w:rPr>
        <w:commentReference w:id="126"/>
      </w:r>
      <w:r>
        <w:t xml:space="preserve">. </w:t>
      </w:r>
      <w:commentRangeStart w:id="127"/>
      <w:r>
        <w:t xml:space="preserve">ARR1-like gene </w:t>
      </w:r>
      <w:commentRangeEnd w:id="127"/>
      <w:r w:rsidR="00EA3746">
        <w:rPr>
          <w:rStyle w:val="CommentReference"/>
        </w:rPr>
        <w:commentReference w:id="127"/>
      </w:r>
      <w:r>
        <w:t xml:space="preserve">GRMZM2G067702 was </w:t>
      </w:r>
      <w:r w:rsidR="00681884">
        <w:t xml:space="preserve">also </w:t>
      </w:r>
      <w:r>
        <w:t>an HPO gene associated with Cd. Previous work has shown that ARR genes from Arabidopsis are present in the stele where they regulate the activity of HKT1 (</w:t>
      </w:r>
      <w:r w:rsidR="0047253E">
        <w:rPr>
          <w:highlight w:val="cyan"/>
        </w:rPr>
        <w:t xml:space="preserve">Mason et al, 2010; </w:t>
      </w:r>
      <w:r w:rsidR="0047253E" w:rsidRPr="0047253E">
        <w:rPr>
          <w:rFonts w:ascii="Arial" w:eastAsia="Times New Roman" w:hAnsi="Arial"/>
          <w:color w:val="000000"/>
          <w:sz w:val="17"/>
          <w:szCs w:val="17"/>
          <w:shd w:val="clear" w:color="auto" w:fill="FFFFFF"/>
        </w:rPr>
        <w:t>doi: 10.1111/j.1365-313X.2010.04366.x.</w:t>
      </w:r>
      <w:r>
        <w:t xml:space="preserve">). This gene was expressed at the highest level in the stele at 3 </w:t>
      </w:r>
      <w:r w:rsidR="000F4CD2">
        <w:t xml:space="preserve">days after </w:t>
      </w:r>
      <w:r w:rsidR="00453439">
        <w:t xml:space="preserve">sowing </w:t>
      </w:r>
      <w:r w:rsidR="00B75E03">
        <w:t>(DAS)</w:t>
      </w:r>
      <w:r w:rsidR="00243D5C" w:rsidRPr="00243D5C">
        <w:rPr>
          <w:highlight w:val="cyan"/>
        </w:rPr>
        <w:t>[cite]</w:t>
      </w:r>
      <w:r>
        <w:t>.</w:t>
      </w:r>
    </w:p>
    <w:p w14:paraId="6D3C520A" w14:textId="77777777" w:rsidR="008C22D3" w:rsidRDefault="008C22D3" w:rsidP="00EF1080">
      <w:pPr>
        <w:pStyle w:val="Heading3"/>
      </w:pPr>
      <w:commentRangeStart w:id="128"/>
      <w:commentRangeStart w:id="129"/>
      <w:r>
        <w:t>Multi</w:t>
      </w:r>
      <w:commentRangeEnd w:id="128"/>
      <w:r w:rsidR="00D40D3F">
        <w:rPr>
          <w:rStyle w:val="CommentReference"/>
          <w:rFonts w:asciiTheme="minorHAnsi" w:eastAsiaTheme="minorHAnsi" w:hAnsiTheme="minorHAnsi" w:cs="Arial"/>
          <w:color w:val="auto"/>
        </w:rPr>
        <w:commentReference w:id="128"/>
      </w:r>
      <w:r>
        <w:t xml:space="preserve"> ionomic hits</w:t>
      </w:r>
      <w:commentRangeEnd w:id="129"/>
      <w:r w:rsidR="000D226B">
        <w:rPr>
          <w:rStyle w:val="CommentReference"/>
          <w:rFonts w:asciiTheme="minorHAnsi" w:eastAsiaTheme="minorHAnsi" w:hAnsiTheme="minorHAnsi" w:cs="Arial"/>
          <w:color w:val="auto"/>
        </w:rPr>
        <w:commentReference w:id="129"/>
      </w:r>
    </w:p>
    <w:p w14:paraId="49BC41C6" w14:textId="4B354426"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5832BD">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005604" w:rsidRPr="00EB7EEB">
        <w:rPr>
          <w:i/>
        </w:rPr>
        <w:t>dwarf5</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1E99E21E" w:rsidR="00BC497E" w:rsidRDefault="00BC497E" w:rsidP="00BC497E">
      <w:pPr>
        <w:pStyle w:val="Heading3"/>
      </w:pPr>
      <w:bookmarkStart w:id="130" w:name="_Ref484091798"/>
      <w:r>
        <w:t>Fig</w:t>
      </w:r>
      <w:r w:rsidR="00BA55F6">
        <w:t>.</w:t>
      </w:r>
      <w:r w:rsidR="00663C67">
        <w:t xml:space="preserve"> 9</w:t>
      </w:r>
      <w:bookmarkEnd w:id="130"/>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131"/>
      <w:r w:rsidRPr="00046958">
        <w:rPr>
          <w:highlight w:val="cyan"/>
        </w:rPr>
        <w:t>boxplots</w:t>
      </w:r>
      <w:commentRangeEnd w:id="131"/>
      <w:r w:rsidR="00D66B87" w:rsidRPr="00046958">
        <w:rPr>
          <w:rStyle w:val="CommentReference"/>
          <w:highlight w:val="cyan"/>
        </w:rPr>
        <w:commentReference w:id="131"/>
      </w:r>
    </w:p>
    <w:p w14:paraId="5D29E627" w14:textId="2E9AD916"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132"/>
      <w:r w:rsidRPr="009D3B04">
        <w:t>a mere 22 Mb away from</w:t>
      </w:r>
      <w:commentRangeEnd w:id="132"/>
      <w:r w:rsidR="00710CD8">
        <w:rPr>
          <w:rStyle w:val="CommentReference"/>
        </w:rPr>
        <w:commentReference w:id="132"/>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44B8EA3C" w:rsidR="00FE70D4" w:rsidRDefault="00FE70D4" w:rsidP="00FE70D4">
      <w:pPr>
        <w:pStyle w:val="Heading3"/>
      </w:pPr>
      <w:bookmarkStart w:id="133" w:name="_Ref481757037"/>
      <w:bookmarkStart w:id="134" w:name="_Ref484529183"/>
      <w:r>
        <w:t>Fig.</w:t>
      </w:r>
      <w:r w:rsidR="00663C67">
        <w:t xml:space="preserve"> 10</w:t>
      </w:r>
      <w:bookmarkEnd w:id="133"/>
      <w:bookmarkEnd w:id="134"/>
    </w:p>
    <w:p w14:paraId="59E870A0" w14:textId="08964AFE" w:rsidR="00FE70D4" w:rsidRDefault="00FE70D4" w:rsidP="00FE70D4">
      <w:pPr>
        <w:pStyle w:val="Heading4"/>
      </w:pPr>
      <w:r>
        <w:t>Co-expression network</w:t>
      </w:r>
      <w:r w:rsidR="007B7880">
        <w:t xml:space="preserve"> for D9 and cadmium HPO genes</w:t>
      </w:r>
    </w:p>
    <w:p w14:paraId="1CA4A19B" w14:textId="4A76D09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6196F5B2" w14:textId="43533569"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135"/>
      <w:r>
        <w:t xml:space="preserve">resulted in excess Fe </w:t>
      </w:r>
      <w:commentRangeEnd w:id="135"/>
      <w:r w:rsidR="00DB754F">
        <w:rPr>
          <w:rStyle w:val="CommentReference"/>
        </w:rPr>
        <w:commentReference w:id="135"/>
      </w:r>
      <w:r>
        <w:t xml:space="preserve">points to a conserved role for the DELLA domain transcription factors and GA signaling in Fe homeostasis in maize, a plant with an entirely different Fe </w:t>
      </w:r>
      <w:commentRangeStart w:id="136"/>
      <w:r>
        <w:t xml:space="preserve">uptake system </w:t>
      </w:r>
      <w:commentRangeEnd w:id="136"/>
      <w:r w:rsidR="006C4ECD">
        <w:rPr>
          <w:rStyle w:val="CommentReference"/>
        </w:rPr>
        <w:commentReference w:id="136"/>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137"/>
      <w:r>
        <w:t>of phenylpropanoids</w:t>
      </w:r>
      <w:commentRangeEnd w:id="137"/>
      <w:r w:rsidR="006C4ECD">
        <w:rPr>
          <w:rStyle w:val="CommentReference"/>
        </w:rPr>
        <w:commentReference w:id="137"/>
      </w:r>
      <w:r>
        <w:t xml:space="preserve">. </w:t>
      </w:r>
      <w:commentRangeStart w:id="138"/>
      <w:r>
        <w:t xml:space="preserve">The successive steps </w:t>
      </w:r>
      <w:commentRangeEnd w:id="138"/>
      <w:r w:rsidR="00DA6EA3">
        <w:rPr>
          <w:rStyle w:val="CommentReference"/>
        </w:rPr>
        <w:commentReference w:id="138"/>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139"/>
      <w:r>
        <w:t>pioneer s</w:t>
      </w:r>
      <w:commentRangeEnd w:id="139"/>
      <w:r w:rsidR="006C4ECD">
        <w:rPr>
          <w:rStyle w:val="CommentReference"/>
        </w:rPr>
        <w:commentReference w:id="139"/>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140"/>
      <w:r>
        <w:t xml:space="preserve">if summed across multiple </w:t>
      </w:r>
      <w:commentRangeStart w:id="141"/>
      <w:r>
        <w:t>SNPs</w:t>
      </w:r>
      <w:commentRangeEnd w:id="141"/>
      <w:r w:rsidR="002851CD">
        <w:rPr>
          <w:rStyle w:val="CommentReference"/>
        </w:rPr>
        <w:commentReference w:id="141"/>
      </w:r>
      <w:commentRangeEnd w:id="140"/>
      <w:r w:rsidR="00EC3DC7">
        <w:rPr>
          <w:rStyle w:val="CommentReference"/>
        </w:rPr>
        <w:commentReference w:id="140"/>
      </w:r>
      <w:r>
        <w:t>. The Laccase 12 gene (GRMZM2G336337</w:t>
      </w:r>
      <w:r w:rsidR="006E1DB2">
        <w:t>)</w:t>
      </w:r>
      <w:r>
        <w:t xml:space="preserve"> was also a multi-ionomic hit with linked SNPs affecting Cd</w:t>
      </w:r>
      <w:r w:rsidRPr="002851CD">
        <w:rPr>
          <w:highlight w:val="cyan"/>
        </w:rPr>
        <w:t>,</w:t>
      </w:r>
      <w:commentRangeStart w:id="142"/>
      <w:r w:rsidRPr="002851CD">
        <w:rPr>
          <w:highlight w:val="cyan"/>
        </w:rPr>
        <w:t xml:space="preserve"> Fe, and P</w:t>
      </w:r>
      <w:commentRangeEnd w:id="142"/>
      <w:r w:rsidR="00BB2D41">
        <w:rPr>
          <w:rStyle w:val="CommentReference"/>
        </w:rPr>
        <w:commentReference w:id="142"/>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143"/>
      <w:r>
        <w:t>nicotianamine</w:t>
      </w:r>
      <w:commentRangeEnd w:id="143"/>
      <w:r w:rsidR="006C4ECD">
        <w:rPr>
          <w:rStyle w:val="CommentReference"/>
        </w:rPr>
        <w:commentReference w:id="143"/>
      </w:r>
      <w:r>
        <w:t xml:space="preserve"> syntase3 gene (GRMZM2G439195, ZmPAN-Cd, </w:t>
      </w:r>
      <w:commentRangeStart w:id="144"/>
      <w:r>
        <w:t>??-Al</w:t>
      </w:r>
      <w:commentRangeEnd w:id="144"/>
      <w:r>
        <w:rPr>
          <w:rStyle w:val="CommentReference"/>
        </w:rPr>
        <w:commentReference w:id="144"/>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145" w:name="_Ref469995568"/>
      <w:r>
        <w:rPr>
          <w:rStyle w:val="CommentReference"/>
        </w:rPr>
        <w:commentReference w:id="146"/>
      </w:r>
    </w:p>
    <w:p w14:paraId="4B5173AE" w14:textId="067F5A65" w:rsidR="006B33EA" w:rsidRDefault="006B33EA" w:rsidP="006804EA">
      <w:pPr>
        <w:pStyle w:val="Heading1"/>
      </w:pPr>
      <w:bookmarkStart w:id="147" w:name="_Ref487125611"/>
      <w:r>
        <w:t>Discussion</w:t>
      </w:r>
      <w:bookmarkEnd w:id="145"/>
      <w:bookmarkEnd w:id="147"/>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148"/>
      <w:r>
        <w:t>gene expression data</w:t>
      </w:r>
      <w:commentRangeEnd w:id="148"/>
      <w:r w:rsidR="00413505">
        <w:rPr>
          <w:rStyle w:val="CommentReference"/>
        </w:rPr>
        <w:commentReference w:id="148"/>
      </w:r>
      <w:r>
        <w:t>, which can be readily collected now for most species of interest, to add an important interpretation and prioritization filte</w:t>
      </w:r>
      <w:r w:rsidR="002F0734">
        <w:t>r to the output of a GWA study.</w:t>
      </w:r>
    </w:p>
    <w:p w14:paraId="6867D209" w14:textId="0131F9A4"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identified SNPs, and thus, would not have been identified using the simple approach of identifying the genes closest to each marker SNP </w:t>
      </w:r>
      <w:commentRangeStart w:id="149"/>
      <w:r>
        <w:t>(</w:t>
      </w:r>
      <w:r w:rsidRPr="002F0734">
        <w:rPr>
          <w:highlight w:val="cyan"/>
        </w:rPr>
        <w:t>cite supp evidence?).</w:t>
      </w:r>
      <w:r>
        <w:t xml:space="preserve"> </w:t>
      </w:r>
      <w:commentRangeEnd w:id="149"/>
      <w:r w:rsidR="00705253">
        <w:rPr>
          <w:rStyle w:val="CommentReference"/>
        </w:rPr>
        <w:commentReference w:id="149"/>
      </w:r>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150"/>
      <w:r w:rsidRPr="0011301D">
        <w:rPr>
          <w:highlight w:val="cyan"/>
        </w:rPr>
        <w:t xml:space="preserve">&lt;optional:  </w:t>
      </w:r>
      <w:commentRangeEnd w:id="150"/>
      <w:r w:rsidR="00413505">
        <w:rPr>
          <w:rStyle w:val="CommentReference"/>
        </w:rPr>
        <w:commentReference w:id="150"/>
      </w:r>
      <w:r w:rsidRPr="0011301D">
        <w:rPr>
          <w:highlight w:val="cyan"/>
        </w:rPr>
        <w:t>point out some of the obvious example candidate genes that we miss&gt;</w:t>
      </w:r>
    </w:p>
    <w:p w14:paraId="71F18E31" w14:textId="03717BDF" w:rsidR="004C123B"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xml:space="preserve">% using a SNP-to-gene mapping rule of </w:t>
      </w:r>
      <w:commentRangeStart w:id="151"/>
      <w:r>
        <w:t>+</w:t>
      </w:r>
      <w:r w:rsidR="00300B7C">
        <w:t>/-500 kb and up to 2</w:t>
      </w:r>
      <w:r>
        <w:t xml:space="preserve"> </w:t>
      </w:r>
      <w:commentRangeEnd w:id="151"/>
      <w:r>
        <w:rPr>
          <w:rStyle w:val="CommentReference"/>
        </w:rPr>
        <w:commentReference w:id="151"/>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152"/>
      <w:r>
        <w:t xml:space="preserve">for </w:t>
      </w:r>
      <w:r w:rsidRPr="0011301D">
        <w:rPr>
          <w:highlight w:val="cyan"/>
        </w:rPr>
        <w:t>xxx</w:t>
      </w:r>
      <w:r>
        <w:t xml:space="preserve"> of </w:t>
      </w:r>
      <w:r w:rsidRPr="0011301D">
        <w:rPr>
          <w:highlight w:val="cyan"/>
        </w:rPr>
        <w:t>yyy</w:t>
      </w:r>
      <w:r>
        <w:t xml:space="preserve"> elements using the </w:t>
      </w:r>
      <w:r w:rsidRPr="0011301D">
        <w:rPr>
          <w:highlight w:val="cyan"/>
        </w:rPr>
        <w:t>xxx</w:t>
      </w:r>
      <w:r>
        <w:t xml:space="preserve"> metric based on the </w:t>
      </w:r>
      <w:r w:rsidRPr="0011301D">
        <w:rPr>
          <w:highlight w:val="cyan"/>
        </w:rPr>
        <w:t>yyy</w:t>
      </w:r>
      <w:r>
        <w:t xml:space="preserve"> </w:t>
      </w:r>
      <w:commentRangeEnd w:id="152"/>
      <w:r w:rsidR="00850126">
        <w:rPr>
          <w:rStyle w:val="CommentReference"/>
        </w:rPr>
        <w:commentReference w:id="152"/>
      </w:r>
      <w:r>
        <w:t xml:space="preserve">network. This success rate is substantially higher than predicted by our GO simulations at the same window/flanking gene parameter setting. We speculate that this conservative estimation of Camoco’s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153"/>
      <w:commentRangeStart w:id="154"/>
      <w:r>
        <w:t xml:space="preserve">which is not surprising given the limited funding </w:t>
      </w:r>
      <w:commentRangeStart w:id="155"/>
      <w:r>
        <w:t>available for such efforts</w:t>
      </w:r>
      <w:commentRangeEnd w:id="153"/>
      <w:r w:rsidR="0011301D">
        <w:rPr>
          <w:rStyle w:val="CommentReference"/>
        </w:rPr>
        <w:commentReference w:id="153"/>
      </w:r>
      <w:commentRangeEnd w:id="155"/>
      <w:r w:rsidR="0090234A">
        <w:rPr>
          <w:rStyle w:val="CommentReference"/>
        </w:rPr>
        <w:commentReference w:id="155"/>
      </w:r>
      <w:r>
        <w:t xml:space="preserve">. </w:t>
      </w:r>
      <w:commentRangeEnd w:id="154"/>
      <w:r w:rsidR="007F0396">
        <w:rPr>
          <w:rStyle w:val="CommentReference"/>
        </w:rPr>
        <w:commentReference w:id="154"/>
      </w:r>
    </w:p>
    <w:p w14:paraId="5AE8CF5B" w14:textId="590ECF2C"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10969559" w:rsidR="004C123B" w:rsidRPr="004C123B" w:rsidRDefault="004C123B" w:rsidP="004C123B">
      <w:r>
        <w:t xml:space="preserve">Using our Camoco approach, we evaluated 17 ionomic traits for </w:t>
      </w:r>
      <w:commentRangeStart w:id="156"/>
      <w:r>
        <w:t>overlap</w:t>
      </w:r>
      <w:commentRangeEnd w:id="156"/>
      <w:r w:rsidR="0090234A">
        <w:rPr>
          <w:rStyle w:val="CommentReference"/>
        </w:rPr>
        <w:commentReference w:id="156"/>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2607DF">
        <w:t>Table 1</w:t>
      </w:r>
      <w:r>
        <w:fldChar w:fldCharType="end"/>
      </w:r>
      <w:r>
        <w:t>),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2607DF">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commentRangeStart w:id="157"/>
      <w:r>
        <w:t>interesting</w:t>
      </w:r>
      <w:commentRangeEnd w:id="157"/>
      <w:r w:rsidR="0090234A">
        <w:rPr>
          <w:rStyle w:val="CommentReference"/>
        </w:rPr>
        <w:commentReference w:id="157"/>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 xml:space="preserve">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w:t>
      </w:r>
      <w:commentRangeStart w:id="158"/>
      <w:r>
        <w:t xml:space="preserve">the locality metric </w:t>
      </w:r>
      <w:commentRangeEnd w:id="158"/>
      <w:r w:rsidR="00A53A40">
        <w:rPr>
          <w:rStyle w:val="CommentReference"/>
        </w:rPr>
        <w:commentReference w:id="158"/>
      </w:r>
      <w:r>
        <w:t>(</w:t>
      </w:r>
      <w:r w:rsidR="00D623D2">
        <w:fldChar w:fldCharType="begin"/>
      </w:r>
      <w:r w:rsidR="00D623D2">
        <w:instrText xml:space="preserve"> REF _Ref485996339 \h </w:instrText>
      </w:r>
      <w:r w:rsidR="00D623D2">
        <w:fldChar w:fldCharType="separate"/>
      </w:r>
      <w:r w:rsidR="002607DF">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159" w:name="_Ref463088833"/>
      <w:r>
        <w:t>Materials and Methods</w:t>
      </w:r>
      <w:bookmarkEnd w:id="159"/>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76E9B767" w:rsidR="004B7D5A" w:rsidRDefault="00F70B35" w:rsidP="008D2BA7">
      <w:hyperlink r:id="rId11" w:history="1">
        <w:r w:rsidR="00B341BD" w:rsidRPr="00AD382F">
          <w:rPr>
            <w:rStyle w:val="Hyperlink"/>
            <w:color w:val="034990" w:themeColor="hyperlink" w:themeShade="BF"/>
          </w:rPr>
          <w:t>http://github.com/schae234/Camoco</w:t>
        </w:r>
      </w:hyperlink>
      <w:r w:rsidR="004B7D5A">
        <w:t>.</w:t>
      </w:r>
    </w:p>
    <w:p w14:paraId="7F2DD929" w14:textId="29DAD299" w:rsidR="00164372" w:rsidRDefault="00164372" w:rsidP="008D2BA7">
      <w:r>
        <w:t>Camoco version 0.5.0 was used here.</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1BD1462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2B6A48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4B083D52"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00588A70"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038549D"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6D539F52"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60" w:name="_Ref447101528"/>
      <w:r w:rsidRPr="0045686C">
        <w:rPr>
          <w:rFonts w:eastAsiaTheme="minorEastAsia"/>
        </w:rPr>
        <w:t>Eq.1</w:t>
      </w:r>
      <w:bookmarkEnd w:id="160"/>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60B9CE5C"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161" w:name="_Ref447101545"/>
      <w:bookmarkStart w:id="162" w:name="_Ref464049667"/>
      <w:r>
        <w:t>Eq.</w:t>
      </w:r>
      <w:bookmarkEnd w:id="161"/>
      <w:r w:rsidR="0020783F">
        <w:t>2</w:t>
      </w:r>
      <w:bookmarkEnd w:id="162"/>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63" w:name="_Ref447101563"/>
      <w:bookmarkStart w:id="164" w:name="_Ref464738379"/>
      <w:r w:rsidRPr="0045686C">
        <w:rPr>
          <w:rFonts w:eastAsiaTheme="minorEastAsia"/>
        </w:rPr>
        <w:t>Eq.</w:t>
      </w:r>
      <w:bookmarkEnd w:id="163"/>
      <w:r>
        <w:rPr>
          <w:rFonts w:eastAsiaTheme="minorEastAsia"/>
        </w:rPr>
        <w:t>3</w:t>
      </w:r>
      <w:bookmarkEnd w:id="164"/>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65" w:name="_Ref447101571"/>
      <w:r>
        <w:t>Eq.</w:t>
      </w:r>
      <w:r w:rsidR="00503064">
        <w:t>4</w:t>
      </w:r>
      <w:bookmarkEnd w:id="165"/>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0FCF2681"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6B1D8C1C"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66" w:name="_Ref484125232"/>
      <w:r>
        <w:t>Eq.</w:t>
      </w:r>
      <w:r w:rsidR="005936F2">
        <w:t xml:space="preserve"> 6</w:t>
      </w:r>
      <w:bookmarkEnd w:id="166"/>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67" w:name="_Ref458775441"/>
      <w:bookmarkStart w:id="168" w:name="_Ref484125256"/>
      <w:r>
        <w:t>Eq. 7</w:t>
      </w:r>
      <w:bookmarkEnd w:id="167"/>
      <w:bookmarkEnd w:id="168"/>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9288F04"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 </w:t>
      </w:r>
      <w:r w:rsidR="009506DB" w:rsidRPr="009506DB">
        <w:rPr>
          <w:highlight w:val="yellow"/>
        </w:rPr>
        <w:t>Ziegler et al</w:t>
      </w:r>
      <w:r>
        <w:t xml:space="preserve">.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49425C0E"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64C3EFE5" w14:textId="1D406F03" w:rsidR="00A576F1" w:rsidRPr="00A576F1" w:rsidRDefault="003F1192" w:rsidP="00A576F1">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576F1" w:rsidRPr="00A576F1">
        <w:rPr>
          <w:rFonts w:ascii="Calibri" w:hAnsi="Calibri" w:cs="Times New Roman"/>
          <w:noProof/>
          <w:szCs w:val="24"/>
        </w:rPr>
        <w:t xml:space="preserve">Anders, S., Pyl, P.T. &amp; Huber, W., 2014. HTSeq - A Python framework to work with high-throughput sequencing data. </w:t>
      </w:r>
      <w:r w:rsidR="00A576F1" w:rsidRPr="00A576F1">
        <w:rPr>
          <w:rFonts w:ascii="Calibri" w:hAnsi="Calibri" w:cs="Times New Roman"/>
          <w:i/>
          <w:iCs/>
          <w:noProof/>
          <w:szCs w:val="24"/>
        </w:rPr>
        <w:t>Bioinformatics (Oxford, England)</w:t>
      </w:r>
      <w:r w:rsidR="00A576F1" w:rsidRPr="00A576F1">
        <w:rPr>
          <w:rFonts w:ascii="Calibri" w:hAnsi="Calibri" w:cs="Times New Roman"/>
          <w:noProof/>
          <w:szCs w:val="24"/>
        </w:rPr>
        <w:t>, 31(2), pp.166–169. Available at: http://bioinformatics.oxfordjournals.org/content/31/2/166 [Accessed September 29, 2014].</w:t>
      </w:r>
    </w:p>
    <w:p w14:paraId="4BD7126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Andorf, C.M. et al., 2015. MaizeGDB update: new tools, data and interface for the maize model organism database. </w:t>
      </w:r>
      <w:r w:rsidRPr="00A576F1">
        <w:rPr>
          <w:rFonts w:ascii="Calibri" w:hAnsi="Calibri" w:cs="Times New Roman"/>
          <w:i/>
          <w:iCs/>
          <w:noProof/>
          <w:szCs w:val="24"/>
        </w:rPr>
        <w:t>Nucleic acids research</w:t>
      </w:r>
      <w:r w:rsidRPr="00A576F1">
        <w:rPr>
          <w:rFonts w:ascii="Calibri" w:hAnsi="Calibri" w:cs="Times New Roman"/>
          <w:noProof/>
          <w:szCs w:val="24"/>
        </w:rPr>
        <w:t>, p.gkv1007. Available at: http://nar.oxfordjournals.org/content/early/2015/10/01/nar.gkv1007.full.</w:t>
      </w:r>
    </w:p>
    <w:p w14:paraId="14EA276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Asaro, A. et al., 2016. The Interaction of Genotype and Environment Determines Variation in the Maize Kernel Ionome. </w:t>
      </w:r>
      <w:r w:rsidRPr="00A576F1">
        <w:rPr>
          <w:rFonts w:ascii="Calibri" w:hAnsi="Calibri" w:cs="Times New Roman"/>
          <w:i/>
          <w:iCs/>
          <w:noProof/>
          <w:szCs w:val="24"/>
        </w:rPr>
        <w:t>G3&amp;amp;#58; Genes|Genomes|Genetics</w:t>
      </w:r>
      <w:r w:rsidRPr="00A576F1">
        <w:rPr>
          <w:rFonts w:ascii="Calibri" w:hAnsi="Calibri" w:cs="Times New Roman"/>
          <w:noProof/>
          <w:szCs w:val="24"/>
        </w:rPr>
        <w:t>, 6(December), pp.4175–4183. Available at: http://g3journal.org/cgi/doi/10.1534/g3.116.034827.</w:t>
      </w:r>
    </w:p>
    <w:p w14:paraId="75F66B6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dri, D. V. et al., 2007. Altered Profile of Secondary Metabolites in the Root Exudates of Arabidopsis ATP-Binding Cassette Transporter Mutants. </w:t>
      </w:r>
      <w:r w:rsidRPr="00A576F1">
        <w:rPr>
          <w:rFonts w:ascii="Calibri" w:hAnsi="Calibri" w:cs="Times New Roman"/>
          <w:i/>
          <w:iCs/>
          <w:noProof/>
          <w:szCs w:val="24"/>
        </w:rPr>
        <w:t>Plant Physiology</w:t>
      </w:r>
      <w:r w:rsidRPr="00A576F1">
        <w:rPr>
          <w:rFonts w:ascii="Calibri" w:hAnsi="Calibri" w:cs="Times New Roman"/>
          <w:noProof/>
          <w:szCs w:val="24"/>
        </w:rPr>
        <w:t>, 146(2), pp.762–771. Available at: http://www.plantphysiol.org/cgi/doi/10.1104/pp.107.109587.</w:t>
      </w:r>
    </w:p>
    <w:p w14:paraId="0983A8E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 2010. Ionomics: The functional genomics of elements. </w:t>
      </w:r>
      <w:r w:rsidRPr="00A576F1">
        <w:rPr>
          <w:rFonts w:ascii="Calibri" w:hAnsi="Calibri" w:cs="Times New Roman"/>
          <w:i/>
          <w:iCs/>
          <w:noProof/>
          <w:szCs w:val="24"/>
        </w:rPr>
        <w:t>Briefings in functional genomics</w:t>
      </w:r>
      <w:r w:rsidRPr="00A576F1">
        <w:rPr>
          <w:rFonts w:ascii="Calibri" w:hAnsi="Calibri" w:cs="Times New Roman"/>
          <w:noProof/>
          <w:szCs w:val="24"/>
        </w:rPr>
        <w:t>, 9(2), pp.149–56. Available at: http://www.ncbi.nlm.nih.gov/pubmed/20081216 [Accessed October 29, 2012].</w:t>
      </w:r>
    </w:p>
    <w:p w14:paraId="1AF3BF9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 &amp; Dilkes, B.P., 2012. Elemental profiles reflect plant adaptations to the environment. </w:t>
      </w:r>
      <w:r w:rsidRPr="00A576F1">
        <w:rPr>
          <w:rFonts w:ascii="Calibri" w:hAnsi="Calibri" w:cs="Times New Roman"/>
          <w:i/>
          <w:iCs/>
          <w:noProof/>
          <w:szCs w:val="24"/>
        </w:rPr>
        <w:t>Science (New York, N.Y.)</w:t>
      </w:r>
      <w:r w:rsidRPr="00A576F1">
        <w:rPr>
          <w:rFonts w:ascii="Calibri" w:hAnsi="Calibri" w:cs="Times New Roman"/>
          <w:noProof/>
          <w:szCs w:val="24"/>
        </w:rPr>
        <w:t>, 336(6089), pp.1661–3. Available at: http://www.sciencemag.org/content/336/6089/1661.abstract [Accessed October 4, 2015].</w:t>
      </w:r>
    </w:p>
    <w:p w14:paraId="140A18F7"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A576F1">
        <w:rPr>
          <w:rFonts w:ascii="Calibri" w:hAnsi="Calibri" w:cs="Times New Roman"/>
          <w:i/>
          <w:iCs/>
          <w:noProof/>
          <w:szCs w:val="24"/>
        </w:rPr>
        <w:t>PLoS ONE</w:t>
      </w:r>
      <w:r w:rsidRPr="00A576F1">
        <w:rPr>
          <w:rFonts w:ascii="Calibri" w:hAnsi="Calibri" w:cs="Times New Roman"/>
          <w:noProof/>
          <w:szCs w:val="24"/>
        </w:rPr>
        <w:t>, 9(1).</w:t>
      </w:r>
    </w:p>
    <w:p w14:paraId="626C810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R. et al., 2008. The leaf ionome as a multivariable system to detect a plant’s physiological status. </w:t>
      </w:r>
      <w:r w:rsidRPr="00A576F1">
        <w:rPr>
          <w:rFonts w:ascii="Calibri" w:hAnsi="Calibri" w:cs="Times New Roman"/>
          <w:i/>
          <w:iCs/>
          <w:noProof/>
          <w:szCs w:val="24"/>
        </w:rPr>
        <w:t>Proceedings of the National Academy of Sciences of the United States of America</w:t>
      </w:r>
      <w:r w:rsidRPr="00A576F1">
        <w:rPr>
          <w:rFonts w:ascii="Calibri" w:hAnsi="Calibri" w:cs="Times New Roman"/>
          <w:noProof/>
          <w:szCs w:val="24"/>
        </w:rPr>
        <w:t>, 105(33), pp.12081–6. Available at: http://www.pnas.org/content/105/33/12081.abstract [Accessed October 2, 2015].</w:t>
      </w:r>
    </w:p>
    <w:p w14:paraId="779F372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radbury, P.J. et al., 2007. TASSEL: software for association mapping of complex traits in diverse samples. </w:t>
      </w:r>
      <w:r w:rsidRPr="00A576F1">
        <w:rPr>
          <w:rFonts w:ascii="Calibri" w:hAnsi="Calibri" w:cs="Times New Roman"/>
          <w:i/>
          <w:iCs/>
          <w:noProof/>
          <w:szCs w:val="24"/>
        </w:rPr>
        <w:t>Bioinformatics (Oxford, England)</w:t>
      </w:r>
      <w:r w:rsidRPr="00A576F1">
        <w:rPr>
          <w:rFonts w:ascii="Calibri" w:hAnsi="Calibri" w:cs="Times New Roman"/>
          <w:noProof/>
          <w:szCs w:val="24"/>
        </w:rPr>
        <w:t>, 23(19), pp.2633–5. Available at: http://www.ncbi.nlm.nih.gov/pubmed/17586829 [Accessed July 12, 2014].</w:t>
      </w:r>
    </w:p>
    <w:p w14:paraId="32137077"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uckler, E.S. et al., 2009. The genetic architecture of maize flowering time. </w:t>
      </w:r>
      <w:r w:rsidRPr="00A576F1">
        <w:rPr>
          <w:rFonts w:ascii="Calibri" w:hAnsi="Calibri" w:cs="Times New Roman"/>
          <w:i/>
          <w:iCs/>
          <w:noProof/>
          <w:szCs w:val="24"/>
        </w:rPr>
        <w:t>Science (New York, N.Y.)</w:t>
      </w:r>
      <w:r w:rsidRPr="00A576F1">
        <w:rPr>
          <w:rFonts w:ascii="Calibri" w:hAnsi="Calibri" w:cs="Times New Roman"/>
          <w:noProof/>
          <w:szCs w:val="24"/>
        </w:rPr>
        <w:t>, 325(5941), pp.714–8. Available at: http://www.ncbi.nlm.nih.gov/pubmed/19661422 [Accessed October 29, 2012].</w:t>
      </w:r>
    </w:p>
    <w:p w14:paraId="2ECE5FF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A576F1">
        <w:rPr>
          <w:rFonts w:ascii="Calibri" w:hAnsi="Calibri" w:cs="Times New Roman"/>
          <w:i/>
          <w:iCs/>
          <w:noProof/>
          <w:szCs w:val="24"/>
        </w:rPr>
        <w:t>BMC Medical Genomics</w:t>
      </w:r>
      <w:r w:rsidRPr="00A576F1">
        <w:rPr>
          <w:rFonts w:ascii="Calibri" w:hAnsi="Calibri" w:cs="Times New Roman"/>
          <w:noProof/>
          <w:szCs w:val="24"/>
        </w:rPr>
        <w:t>, 7(1), p.48.</w:t>
      </w:r>
    </w:p>
    <w:p w14:paraId="3E4485A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A576F1">
        <w:rPr>
          <w:rFonts w:ascii="Calibri" w:hAnsi="Calibri" w:cs="Times New Roman"/>
          <w:i/>
          <w:iCs/>
          <w:noProof/>
          <w:szCs w:val="24"/>
        </w:rPr>
        <w:t>Cell Systems</w:t>
      </w:r>
      <w:r w:rsidRPr="00A576F1">
        <w:rPr>
          <w:rFonts w:ascii="Calibri" w:hAnsi="Calibri" w:cs="Times New Roman"/>
          <w:noProof/>
          <w:szCs w:val="24"/>
        </w:rPr>
        <w:t>, 4(1), p.46–59.e4.</w:t>
      </w:r>
    </w:p>
    <w:p w14:paraId="65C872B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ldwell, K.S. et al., 2006. Extreme population-dependent linkage disequilibrium detected in an inbreeding plant species, Hordeum vulgare. </w:t>
      </w:r>
      <w:r w:rsidRPr="00A576F1">
        <w:rPr>
          <w:rFonts w:ascii="Calibri" w:hAnsi="Calibri" w:cs="Times New Roman"/>
          <w:i/>
          <w:iCs/>
          <w:noProof/>
          <w:szCs w:val="24"/>
        </w:rPr>
        <w:t>Genetics</w:t>
      </w:r>
      <w:r w:rsidRPr="00A576F1">
        <w:rPr>
          <w:rFonts w:ascii="Calibri" w:hAnsi="Calibri" w:cs="Times New Roman"/>
          <w:noProof/>
          <w:szCs w:val="24"/>
        </w:rPr>
        <w:t>, 172(1), pp.557–567.</w:t>
      </w:r>
    </w:p>
    <w:p w14:paraId="55E4E96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stelletti, S. et al., 2014. A MITE transposon insertion is associated with differential methylation at the maize flowering time QTL Vgt1. </w:t>
      </w:r>
      <w:r w:rsidRPr="00A576F1">
        <w:rPr>
          <w:rFonts w:ascii="Calibri" w:hAnsi="Calibri" w:cs="Times New Roman"/>
          <w:i/>
          <w:iCs/>
          <w:noProof/>
          <w:szCs w:val="24"/>
        </w:rPr>
        <w:t>G3 (Bethesda, Md.)</w:t>
      </w:r>
      <w:r w:rsidRPr="00A576F1">
        <w:rPr>
          <w:rFonts w:ascii="Calibri" w:hAnsi="Calibri" w:cs="Times New Roman"/>
          <w:noProof/>
          <w:szCs w:val="24"/>
        </w:rPr>
        <w:t>, 4(5), pp.805–12. Available at: http://www.pubmedcentral.nih.gov/articlerender.fcgi?artid=4025479&amp;tool=pmcentrez&amp;rendertype=abstract [Accessed September 15, 2015].</w:t>
      </w:r>
    </w:p>
    <w:p w14:paraId="49DA42D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hao, D.-Y. et al., 2011. Sphingolipids in the Root Play an Important Role in Regulating the Leaf Ionome in Arabidopsis thaliana. </w:t>
      </w:r>
      <w:r w:rsidRPr="00A576F1">
        <w:rPr>
          <w:rFonts w:ascii="Calibri" w:hAnsi="Calibri" w:cs="Times New Roman"/>
          <w:i/>
          <w:iCs/>
          <w:noProof/>
          <w:szCs w:val="24"/>
        </w:rPr>
        <w:t>The Plant Cell</w:t>
      </w:r>
      <w:r w:rsidRPr="00A576F1">
        <w:rPr>
          <w:rFonts w:ascii="Calibri" w:hAnsi="Calibri" w:cs="Times New Roman"/>
          <w:noProof/>
          <w:szCs w:val="24"/>
        </w:rPr>
        <w:t>, 23(3), pp.1061–1081. Available at: http://www.plantcell.org/cgi/doi/10.1105/tpc.110.079095.</w:t>
      </w:r>
    </w:p>
    <w:p w14:paraId="5542538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hia, J.-M. et al., 2012. Maize HapMap2 identifies extant variation from a genome in flux. </w:t>
      </w:r>
      <w:r w:rsidRPr="00A576F1">
        <w:rPr>
          <w:rFonts w:ascii="Calibri" w:hAnsi="Calibri" w:cs="Times New Roman"/>
          <w:i/>
          <w:iCs/>
          <w:noProof/>
          <w:szCs w:val="24"/>
        </w:rPr>
        <w:t>Nature genetics</w:t>
      </w:r>
      <w:r w:rsidRPr="00A576F1">
        <w:rPr>
          <w:rFonts w:ascii="Calibri" w:hAnsi="Calibri" w:cs="Times New Roman"/>
          <w:noProof/>
          <w:szCs w:val="24"/>
        </w:rPr>
        <w:t>, 44(7), pp.803–7. Available at: http://www.ncbi.nlm.nih.gov/pubmed/22660545 [Accessed October 9, 2012].</w:t>
      </w:r>
    </w:p>
    <w:p w14:paraId="6C8BF2D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lark, R.M. et al., 2006. A distant upstream enhancer at the maize domestication gene tb1 has pleiotropic effects on plant and inflorescent architecture. </w:t>
      </w:r>
      <w:r w:rsidRPr="00A576F1">
        <w:rPr>
          <w:rFonts w:ascii="Calibri" w:hAnsi="Calibri" w:cs="Times New Roman"/>
          <w:i/>
          <w:iCs/>
          <w:noProof/>
          <w:szCs w:val="24"/>
        </w:rPr>
        <w:t>Nature genetics</w:t>
      </w:r>
      <w:r w:rsidRPr="00A576F1">
        <w:rPr>
          <w:rFonts w:ascii="Calibri" w:hAnsi="Calibri" w:cs="Times New Roman"/>
          <w:noProof/>
          <w:szCs w:val="24"/>
        </w:rPr>
        <w:t>, 38(5), pp.594–7. Available at: http://www.ncbi.nlm.nih.gov/pubmed/16642024 [Accessed August 6, 2015].</w:t>
      </w:r>
    </w:p>
    <w:p w14:paraId="4FF0A2F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ook, J.P. et al., 2012. Genetic architecture of maize kernel composition in the nested association mapping and inbred association panels. </w:t>
      </w:r>
      <w:r w:rsidRPr="00A576F1">
        <w:rPr>
          <w:rFonts w:ascii="Calibri" w:hAnsi="Calibri" w:cs="Times New Roman"/>
          <w:i/>
          <w:iCs/>
          <w:noProof/>
          <w:szCs w:val="24"/>
        </w:rPr>
        <w:t>Plant physiology</w:t>
      </w:r>
      <w:r w:rsidRPr="00A576F1">
        <w:rPr>
          <w:rFonts w:ascii="Calibri" w:hAnsi="Calibri" w:cs="Times New Roman"/>
          <w:noProof/>
          <w:szCs w:val="24"/>
        </w:rPr>
        <w:t>, 158(2), pp.824–34. Available at: http://www.ncbi.nlm.nih.gov/pubmed/22135431 [Accessed October 5, 2012].</w:t>
      </w:r>
    </w:p>
    <w:p w14:paraId="5DA8845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Davies, L. &amp; Gather, U., 2012. The Identification of Multiple Outliers. </w:t>
      </w:r>
      <w:r w:rsidRPr="00A576F1">
        <w:rPr>
          <w:rFonts w:ascii="Calibri" w:hAnsi="Calibri" w:cs="Times New Roman"/>
          <w:i/>
          <w:iCs/>
          <w:noProof/>
          <w:szCs w:val="24"/>
        </w:rPr>
        <w:t>Journal of the American Statistical Association</w:t>
      </w:r>
      <w:r w:rsidRPr="00A576F1">
        <w:rPr>
          <w:rFonts w:ascii="Calibri" w:hAnsi="Calibri" w:cs="Times New Roman"/>
          <w:noProof/>
          <w:szCs w:val="24"/>
        </w:rPr>
        <w:t>. Available at: http://www.tandfonline.com/doi/abs/10.1080/01621459.1993.10476339 [Accessed November 20, 2015].</w:t>
      </w:r>
    </w:p>
    <w:p w14:paraId="24E9062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Dongen, S. van, 2000. MCL: A Cluster Algoithm for Graphs.</w:t>
      </w:r>
    </w:p>
    <w:p w14:paraId="1A9E8B4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Elshire, R.J. et al., 2011. A robust, simple genotyping-by-sequencing (GBS) approach for high diversity species. </w:t>
      </w:r>
      <w:r w:rsidRPr="00A576F1">
        <w:rPr>
          <w:rFonts w:ascii="Calibri" w:hAnsi="Calibri" w:cs="Times New Roman"/>
          <w:i/>
          <w:iCs/>
          <w:noProof/>
          <w:szCs w:val="24"/>
        </w:rPr>
        <w:t>PloS one</w:t>
      </w:r>
      <w:r w:rsidRPr="00A576F1">
        <w:rPr>
          <w:rFonts w:ascii="Calibri" w:hAnsi="Calibri" w:cs="Times New Roman"/>
          <w:noProof/>
          <w:szCs w:val="24"/>
        </w:rPr>
        <w:t>, 6(5), p.e19379. Available at: http://www.pubmedcentral.nih.gov/articlerender.fcgi?artid=3087801&amp;tool=pmcentrez&amp;rendertype=abstract [Accessed July 9, 2014].</w:t>
      </w:r>
    </w:p>
    <w:p w14:paraId="4F5296C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A576F1">
        <w:rPr>
          <w:rFonts w:ascii="Calibri" w:hAnsi="Calibri" w:cs="Times New Roman"/>
          <w:i/>
          <w:iCs/>
          <w:noProof/>
          <w:szCs w:val="24"/>
        </w:rPr>
        <w:t>The Plant Cell</w:t>
      </w:r>
      <w:r w:rsidRPr="00A576F1">
        <w:rPr>
          <w:rFonts w:ascii="Calibri" w:hAnsi="Calibri" w:cs="Times New Roman"/>
          <w:noProof/>
          <w:szCs w:val="24"/>
        </w:rPr>
        <w:t>, 27(October), p.tpc.15.00394. Available at: http://www.plantcell.org/lookup/doi/10.1105/tpc.15.00394.</w:t>
      </w:r>
    </w:p>
    <w:p w14:paraId="2E6E7A80"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Fu, J. et al., 2016. A Tandem Array of </w:t>
      </w:r>
      <w:r w:rsidRPr="00A576F1">
        <w:rPr>
          <w:rFonts w:ascii="Calibri" w:hAnsi="Calibri" w:cs="Times New Roman"/>
          <w:i/>
          <w:iCs/>
          <w:noProof/>
          <w:szCs w:val="24"/>
        </w:rPr>
        <w:t>ent</w:t>
      </w:r>
      <w:r w:rsidRPr="00A576F1">
        <w:rPr>
          <w:rFonts w:ascii="Calibri" w:hAnsi="Calibri" w:cs="Times New Roman"/>
          <w:noProof/>
          <w:szCs w:val="24"/>
        </w:rPr>
        <w:t xml:space="preserve"> -Kaurene Synthases in Maize with Roles in Gibberellin and More Specialized Metabolism. </w:t>
      </w:r>
      <w:r w:rsidRPr="00A576F1">
        <w:rPr>
          <w:rFonts w:ascii="Calibri" w:hAnsi="Calibri" w:cs="Times New Roman"/>
          <w:i/>
          <w:iCs/>
          <w:noProof/>
          <w:szCs w:val="24"/>
        </w:rPr>
        <w:t>Plant Physiology</w:t>
      </w:r>
      <w:r w:rsidRPr="00A576F1">
        <w:rPr>
          <w:rFonts w:ascii="Calibri" w:hAnsi="Calibri" w:cs="Times New Roman"/>
          <w:noProof/>
          <w:szCs w:val="24"/>
        </w:rPr>
        <w:t>, 170(2), pp.742–751.</w:t>
      </w:r>
    </w:p>
    <w:p w14:paraId="5F5E5B2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Ghazalpour, A. et al., 2006. Integrating genetic and network analysis to characterize genes related to mouse weight. G. Gibson, ed. </w:t>
      </w:r>
      <w:r w:rsidRPr="00A576F1">
        <w:rPr>
          <w:rFonts w:ascii="Calibri" w:hAnsi="Calibri" w:cs="Times New Roman"/>
          <w:i/>
          <w:iCs/>
          <w:noProof/>
          <w:szCs w:val="24"/>
        </w:rPr>
        <w:t>PLoS genetics</w:t>
      </w:r>
      <w:r w:rsidRPr="00A576F1">
        <w:rPr>
          <w:rFonts w:ascii="Calibri" w:hAnsi="Calibri" w:cs="Times New Roman"/>
          <w:noProof/>
          <w:szCs w:val="24"/>
        </w:rPr>
        <w:t>, 2(8), p.e130. Available at: http://dx.plos.org/10.1371/journal.pgen.0020130 [Accessed April 29, 2014].</w:t>
      </w:r>
    </w:p>
    <w:p w14:paraId="41DC2BD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Gore, M. a et al., 2009. A first-generation haplotype map of maize. </w:t>
      </w:r>
      <w:r w:rsidRPr="00A576F1">
        <w:rPr>
          <w:rFonts w:ascii="Calibri" w:hAnsi="Calibri" w:cs="Times New Roman"/>
          <w:i/>
          <w:iCs/>
          <w:noProof/>
          <w:szCs w:val="24"/>
        </w:rPr>
        <w:t>Science (New York, N.Y.)</w:t>
      </w:r>
      <w:r w:rsidRPr="00A576F1">
        <w:rPr>
          <w:rFonts w:ascii="Calibri" w:hAnsi="Calibri" w:cs="Times New Roman"/>
          <w:noProof/>
          <w:szCs w:val="24"/>
        </w:rPr>
        <w:t>, 326(5956), pp.1115–7. Available at: http://www.ncbi.nlm.nih.gov/pubmed/19965431 [Accessed June 10, 2011].</w:t>
      </w:r>
    </w:p>
    <w:p w14:paraId="368B42F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Guerinot, M. Lou &amp; Salt, D.E., 2017. Fortified Foods and Phytoremediation . Two Sides of the Same Coin 1. , 3755.</w:t>
      </w:r>
    </w:p>
    <w:p w14:paraId="1795698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arris, M. a et al., 2004. The Gene Ontology (GO) database and informatics resource. </w:t>
      </w:r>
      <w:r w:rsidRPr="00A576F1">
        <w:rPr>
          <w:rFonts w:ascii="Calibri" w:hAnsi="Calibri" w:cs="Times New Roman"/>
          <w:i/>
          <w:iCs/>
          <w:noProof/>
          <w:szCs w:val="24"/>
        </w:rPr>
        <w:t>Nucleic acids research</w:t>
      </w:r>
      <w:r w:rsidRPr="00A576F1">
        <w:rPr>
          <w:rFonts w:ascii="Calibri" w:hAnsi="Calibri" w:cs="Times New Roman"/>
          <w:noProof/>
          <w:szCs w:val="24"/>
        </w:rPr>
        <w:t>, 32(Database issue), pp.D258-61. Available at: http://www.pubmedcentral.nih.gov/articlerender.fcgi?artid=308770&amp;tool=pmcentrez&amp;rendertype=abstract [Accessed October 10, 2012].</w:t>
      </w:r>
    </w:p>
    <w:p w14:paraId="59FE51C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irsch, C.N. et al., 2014. Insights into the maize pan-genome and pan-transcriptome. </w:t>
      </w:r>
      <w:r w:rsidRPr="00A576F1">
        <w:rPr>
          <w:rFonts w:ascii="Calibri" w:hAnsi="Calibri" w:cs="Times New Roman"/>
          <w:i/>
          <w:iCs/>
          <w:noProof/>
          <w:szCs w:val="24"/>
        </w:rPr>
        <w:t>The Plant cell</w:t>
      </w:r>
      <w:r w:rsidRPr="00A576F1">
        <w:rPr>
          <w:rFonts w:ascii="Calibri" w:hAnsi="Calibri" w:cs="Times New Roman"/>
          <w:noProof/>
          <w:szCs w:val="24"/>
        </w:rPr>
        <w:t>, 26(1), pp.121–35. Available at: http://www.plantcell.org/content/early/2014/01/31/tpc.113.119982.abstract [Accessed July 14, 2014].</w:t>
      </w:r>
    </w:p>
    <w:p w14:paraId="0C945B8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A576F1">
        <w:rPr>
          <w:rFonts w:ascii="Calibri" w:hAnsi="Calibri" w:cs="Times New Roman"/>
          <w:i/>
          <w:iCs/>
          <w:noProof/>
          <w:szCs w:val="24"/>
        </w:rPr>
        <w:t>Heredity</w:t>
      </w:r>
      <w:r w:rsidRPr="00A576F1">
        <w:rPr>
          <w:rFonts w:ascii="Calibri" w:hAnsi="Calibri" w:cs="Times New Roman"/>
          <w:noProof/>
          <w:szCs w:val="24"/>
        </w:rPr>
        <w:t>, 108(5), pp.490–9. Available at: http://www.pubmedcentral.nih.gov/articlerender.fcgi?artid=3330692&amp;tool=pmcentrez&amp;rendertype=abstract [Accessed November 20, 2015].</w:t>
      </w:r>
    </w:p>
    <w:p w14:paraId="3287CC7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Kim, D., 2015. Methods of integrating data to uncover genotype – phenotype interactions. </w:t>
      </w:r>
      <w:r w:rsidRPr="00A576F1">
        <w:rPr>
          <w:rFonts w:ascii="Calibri" w:hAnsi="Calibri" w:cs="Times New Roman"/>
          <w:i/>
          <w:iCs/>
          <w:noProof/>
          <w:szCs w:val="24"/>
        </w:rPr>
        <w:t>Nature Publishing Group</w:t>
      </w:r>
      <w:r w:rsidRPr="00A576F1">
        <w:rPr>
          <w:rFonts w:ascii="Calibri" w:hAnsi="Calibri" w:cs="Times New Roman"/>
          <w:noProof/>
          <w:szCs w:val="24"/>
        </w:rPr>
        <w:t>, 16(2), pp.85–97. Available at: http://dx.doi.org/10.1038/nrg3868.</w:t>
      </w:r>
    </w:p>
    <w:p w14:paraId="1EBADDB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Kump, K.L. et al., 2011. Genome-wide association study of quantitative resistance to southern leaf blight in the maize nested association mapping population. </w:t>
      </w:r>
      <w:r w:rsidRPr="00A576F1">
        <w:rPr>
          <w:rFonts w:ascii="Calibri" w:hAnsi="Calibri" w:cs="Times New Roman"/>
          <w:i/>
          <w:iCs/>
          <w:noProof/>
          <w:szCs w:val="24"/>
        </w:rPr>
        <w:t>Nature Genetics</w:t>
      </w:r>
      <w:r w:rsidRPr="00A576F1">
        <w:rPr>
          <w:rFonts w:ascii="Calibri" w:hAnsi="Calibri" w:cs="Times New Roman"/>
          <w:noProof/>
          <w:szCs w:val="24"/>
        </w:rPr>
        <w:t>, 43(2), pp.163–168. Available at: http://www.nature.com/doifinder/10.1038/ng.747.</w:t>
      </w:r>
    </w:p>
    <w:p w14:paraId="01D7DCE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awrence, C.J. et al., 2004. MaizeGDB, the community database for maize genetics and genomics. </w:t>
      </w:r>
      <w:r w:rsidRPr="00A576F1">
        <w:rPr>
          <w:rFonts w:ascii="Calibri" w:hAnsi="Calibri" w:cs="Times New Roman"/>
          <w:i/>
          <w:iCs/>
          <w:noProof/>
          <w:szCs w:val="24"/>
        </w:rPr>
        <w:t>Nucleic acids research</w:t>
      </w:r>
      <w:r w:rsidRPr="00A576F1">
        <w:rPr>
          <w:rFonts w:ascii="Calibri" w:hAnsi="Calibri" w:cs="Times New Roman"/>
          <w:noProof/>
          <w:szCs w:val="24"/>
        </w:rPr>
        <w:t>, 32(Database issue), pp.D393-7. Available at: http://www.pubmedcentral.nih.gov/articlerender.fcgi?artid=308746&amp;tool=pmcentrez&amp;rendertype=abstract [Accessed October 30, 2012].</w:t>
      </w:r>
    </w:p>
    <w:p w14:paraId="5142E26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 H. &amp; Durbin, R., 2009. Fast and accurate short read alignment with Burrows-Wheeler transform. </w:t>
      </w:r>
      <w:r w:rsidRPr="00A576F1">
        <w:rPr>
          <w:rFonts w:ascii="Calibri" w:hAnsi="Calibri" w:cs="Times New Roman"/>
          <w:i/>
          <w:iCs/>
          <w:noProof/>
          <w:szCs w:val="24"/>
        </w:rPr>
        <w:t>Bioinformatics (Oxford, England)</w:t>
      </w:r>
      <w:r w:rsidRPr="00A576F1">
        <w:rPr>
          <w:rFonts w:ascii="Calibri" w:hAnsi="Calibri" w:cs="Times New Roman"/>
          <w:noProof/>
          <w:szCs w:val="24"/>
        </w:rPr>
        <w:t>, 25(14), pp.1754–60. Available at: http://www.pubmedcentral.nih.gov/articlerender.fcgi?artid=2705234&amp;tool=pmcentrez&amp;rendertype=abstract [Accessed July 9, 2014].</w:t>
      </w:r>
    </w:p>
    <w:p w14:paraId="0DF3C09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 M. et al., 2008. Modifying the DPClus algorithm for identifying protein complexes based on new topological structures. </w:t>
      </w:r>
      <w:r w:rsidRPr="00A576F1">
        <w:rPr>
          <w:rFonts w:ascii="Calibri" w:hAnsi="Calibri" w:cs="Times New Roman"/>
          <w:i/>
          <w:iCs/>
          <w:noProof/>
          <w:szCs w:val="24"/>
        </w:rPr>
        <w:t>BMC bioinformatics</w:t>
      </w:r>
      <w:r w:rsidRPr="00A576F1">
        <w:rPr>
          <w:rFonts w:ascii="Calibri" w:hAnsi="Calibri" w:cs="Times New Roman"/>
          <w:noProof/>
          <w:szCs w:val="24"/>
        </w:rPr>
        <w:t>, 9(1), p.398. Available at: http://bmcbioinformatics.biomedcentral.com/articles/10.1186/1471-2105-9-398 [Accessed April 28, 2016].</w:t>
      </w:r>
    </w:p>
    <w:p w14:paraId="5B303C6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ndgreen, S., 2012. AdapterRemoval: easy cleaning of next-generation sequencing reads. </w:t>
      </w:r>
      <w:r w:rsidRPr="00A576F1">
        <w:rPr>
          <w:rFonts w:ascii="Calibri" w:hAnsi="Calibri" w:cs="Times New Roman"/>
          <w:i/>
          <w:iCs/>
          <w:noProof/>
          <w:szCs w:val="24"/>
        </w:rPr>
        <w:t>BMC research notes</w:t>
      </w:r>
      <w:r w:rsidRPr="00A576F1">
        <w:rPr>
          <w:rFonts w:ascii="Calibri" w:hAnsi="Calibri" w:cs="Times New Roman"/>
          <w:noProof/>
          <w:szCs w:val="24"/>
        </w:rPr>
        <w:t>, 5(1), p.337. Available at: http://www.biomedcentral.com/1756-0500/5/337 [Accessed September 4, 2015].</w:t>
      </w:r>
    </w:p>
    <w:p w14:paraId="648AAD5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ouwers, M. et al., 2009. Tissue- and expression level-specific chromatin looping at maize b1 epialleles. </w:t>
      </w:r>
      <w:r w:rsidRPr="00A576F1">
        <w:rPr>
          <w:rFonts w:ascii="Calibri" w:hAnsi="Calibri" w:cs="Times New Roman"/>
          <w:i/>
          <w:iCs/>
          <w:noProof/>
          <w:szCs w:val="24"/>
        </w:rPr>
        <w:t>The Plant cell</w:t>
      </w:r>
      <w:r w:rsidRPr="00A576F1">
        <w:rPr>
          <w:rFonts w:ascii="Calibri" w:hAnsi="Calibri" w:cs="Times New Roman"/>
          <w:noProof/>
          <w:szCs w:val="24"/>
        </w:rPr>
        <w:t>, 21(3), pp.832–42. Available at: http://www.pubmedcentral.nih.gov/articlerender.fcgi?artid=2671708&amp;tool=pmcentrez&amp;rendertype=abstract [Accessed September 13, 2015].</w:t>
      </w:r>
    </w:p>
    <w:p w14:paraId="3729901E"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cMullen, M.D. et al., 2009. Genetic properties of the maize nested association mapping population. </w:t>
      </w:r>
      <w:r w:rsidRPr="00A576F1">
        <w:rPr>
          <w:rFonts w:ascii="Calibri" w:hAnsi="Calibri" w:cs="Times New Roman"/>
          <w:i/>
          <w:iCs/>
          <w:noProof/>
          <w:szCs w:val="24"/>
        </w:rPr>
        <w:t>Science (New York, N.Y.)</w:t>
      </w:r>
      <w:r w:rsidRPr="00A576F1">
        <w:rPr>
          <w:rFonts w:ascii="Calibri" w:hAnsi="Calibri" w:cs="Times New Roman"/>
          <w:noProof/>
          <w:szCs w:val="24"/>
        </w:rPr>
        <w:t>, 325(5941), pp.737–40. Available at: http://www.ncbi.nlm.nih.gov/pubmed/19661427 [Accessed October 29, 2012].</w:t>
      </w:r>
    </w:p>
    <w:p w14:paraId="508AA5B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ochida, K. et al., 2011. Global landscape of a co-expressed gene network in barley and its application to gene discovery in Triticeae crops. </w:t>
      </w:r>
      <w:r w:rsidRPr="00A576F1">
        <w:rPr>
          <w:rFonts w:ascii="Calibri" w:hAnsi="Calibri" w:cs="Times New Roman"/>
          <w:i/>
          <w:iCs/>
          <w:noProof/>
          <w:szCs w:val="24"/>
        </w:rPr>
        <w:t>Plant &amp; cell physiology</w:t>
      </w:r>
      <w:r w:rsidRPr="00A576F1">
        <w:rPr>
          <w:rFonts w:ascii="Calibri" w:hAnsi="Calibri" w:cs="Times New Roman"/>
          <w:noProof/>
          <w:szCs w:val="24"/>
        </w:rPr>
        <w:t>, 52(5), pp.785–803. Available at: http://www.pubmedcentral.nih.gov/articlerender.fcgi?artid=3093127&amp;tool=pmcentrez&amp;rendertype=abstract [Accessed August 15, 2011].</w:t>
      </w:r>
    </w:p>
    <w:p w14:paraId="7205318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orrell, P.L. et al., 2005. Low levels of linkage disequilibrium in wild barley (Hordeum vulgare ssp. spontaneum) despite high rates of self-fertilization. </w:t>
      </w:r>
      <w:r w:rsidRPr="00A576F1">
        <w:rPr>
          <w:rFonts w:ascii="Calibri" w:hAnsi="Calibri" w:cs="Times New Roman"/>
          <w:i/>
          <w:iCs/>
          <w:noProof/>
          <w:szCs w:val="24"/>
        </w:rPr>
        <w:t>Proceedings of the National Academy of Sciences of the United States of America</w:t>
      </w:r>
      <w:r w:rsidRPr="00A576F1">
        <w:rPr>
          <w:rFonts w:ascii="Calibri" w:hAnsi="Calibri" w:cs="Times New Roman"/>
          <w:noProof/>
          <w:szCs w:val="24"/>
        </w:rPr>
        <w:t>, 102(7), pp.2442–2447.</w:t>
      </w:r>
    </w:p>
    <w:p w14:paraId="4C4906A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Obayashi, T. et al., 2014. ATTED-II in 2014: Evaluation of Gene Coexpression in Agriculturally Important Plants. </w:t>
      </w:r>
      <w:r w:rsidRPr="00A576F1">
        <w:rPr>
          <w:rFonts w:ascii="Calibri" w:hAnsi="Calibri" w:cs="Times New Roman"/>
          <w:i/>
          <w:iCs/>
          <w:noProof/>
          <w:szCs w:val="24"/>
        </w:rPr>
        <w:t>Plant and Cell Physiology</w:t>
      </w:r>
      <w:r w:rsidRPr="00A576F1">
        <w:rPr>
          <w:rFonts w:ascii="Calibri" w:hAnsi="Calibri" w:cs="Times New Roman"/>
          <w:noProof/>
          <w:szCs w:val="24"/>
        </w:rPr>
        <w:t>, 55(1), pp.e6–e6. Available at: http://pcp.oxfordjournals.org/cgi/doi/10.1093/pcp/pct178.</w:t>
      </w:r>
    </w:p>
    <w:p w14:paraId="2890A74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A576F1">
        <w:rPr>
          <w:rFonts w:ascii="Calibri" w:hAnsi="Calibri" w:cs="Times New Roman"/>
          <w:i/>
          <w:iCs/>
          <w:noProof/>
          <w:szCs w:val="24"/>
        </w:rPr>
        <w:t>DNA research : an international journal for rapid publication of reports on genes and genomes</w:t>
      </w:r>
      <w:r w:rsidRPr="00A576F1">
        <w:rPr>
          <w:rFonts w:ascii="Calibri" w:hAnsi="Calibri" w:cs="Times New Roman"/>
          <w:noProof/>
          <w:szCs w:val="24"/>
        </w:rPr>
        <w:t>, 17(2), pp.105–16. Available at: http://www.pubmedcentral.nih.gov/articlerender.fcgi?artid=2853382&amp;tool=pmcentrez&amp;rendertype=abstract [Accessed April 16, 2016].</w:t>
      </w:r>
    </w:p>
    <w:p w14:paraId="506D551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Peiffer, J.A. et al., 2014. The Genetic Architecture of Maize Height. </w:t>
      </w:r>
      <w:r w:rsidRPr="00A576F1">
        <w:rPr>
          <w:rFonts w:ascii="Calibri" w:hAnsi="Calibri" w:cs="Times New Roman"/>
          <w:i/>
          <w:iCs/>
          <w:noProof/>
          <w:szCs w:val="24"/>
        </w:rPr>
        <w:t>Genetics</w:t>
      </w:r>
      <w:r w:rsidRPr="00A576F1">
        <w:rPr>
          <w:rFonts w:ascii="Calibri" w:hAnsi="Calibri" w:cs="Times New Roman"/>
          <w:noProof/>
          <w:szCs w:val="24"/>
        </w:rPr>
        <w:t>. Available at: http://www.ncbi.nlm.nih.gov/pubmed/24514905 [Accessed March 19, 2014].</w:t>
      </w:r>
    </w:p>
    <w:p w14:paraId="0D66ED9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A576F1">
        <w:rPr>
          <w:rFonts w:ascii="Calibri" w:hAnsi="Calibri" w:cs="Times New Roman"/>
          <w:i/>
          <w:iCs/>
          <w:noProof/>
          <w:szCs w:val="24"/>
        </w:rPr>
        <w:t>Journal of Biological Chemistry</w:t>
      </w:r>
      <w:r w:rsidRPr="00A576F1">
        <w:rPr>
          <w:rFonts w:ascii="Calibri" w:hAnsi="Calibri" w:cs="Times New Roman"/>
          <w:noProof/>
          <w:szCs w:val="24"/>
        </w:rPr>
        <w:t>, 287(25), pp.21406–21415.</w:t>
      </w:r>
    </w:p>
    <w:p w14:paraId="40B65CB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arkar, N.K., Kim, Y.-K. &amp; Grover, A., 2014. Coexpression network analysis associated with call of rice seedlings for encountering heat stress. </w:t>
      </w:r>
      <w:r w:rsidRPr="00A576F1">
        <w:rPr>
          <w:rFonts w:ascii="Calibri" w:hAnsi="Calibri" w:cs="Times New Roman"/>
          <w:i/>
          <w:iCs/>
          <w:noProof/>
          <w:szCs w:val="24"/>
        </w:rPr>
        <w:t>Plant Molecular Biology</w:t>
      </w:r>
      <w:r w:rsidRPr="00A576F1">
        <w:rPr>
          <w:rFonts w:ascii="Calibri" w:hAnsi="Calibri" w:cs="Times New Roman"/>
          <w:noProof/>
          <w:szCs w:val="24"/>
        </w:rPr>
        <w:t>, 84(1–2), pp.125–143.</w:t>
      </w:r>
    </w:p>
    <w:p w14:paraId="2F102A5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et al., 2014. Discovering functional modules across diverse maize transcriptomes using COB, the co-expression browser. </w:t>
      </w:r>
      <w:r w:rsidRPr="00A576F1">
        <w:rPr>
          <w:rFonts w:ascii="Calibri" w:hAnsi="Calibri" w:cs="Times New Roman"/>
          <w:i/>
          <w:iCs/>
          <w:noProof/>
          <w:szCs w:val="24"/>
        </w:rPr>
        <w:t>PLoS ONE</w:t>
      </w:r>
      <w:r w:rsidRPr="00A576F1">
        <w:rPr>
          <w:rFonts w:ascii="Calibri" w:hAnsi="Calibri" w:cs="Times New Roman"/>
          <w:noProof/>
          <w:szCs w:val="24"/>
        </w:rPr>
        <w:t>, 9(6).</w:t>
      </w:r>
    </w:p>
    <w:p w14:paraId="1A35B64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A576F1">
        <w:rPr>
          <w:rFonts w:ascii="Calibri" w:hAnsi="Calibri" w:cs="Times New Roman"/>
          <w:i/>
          <w:iCs/>
          <w:noProof/>
          <w:szCs w:val="24"/>
        </w:rPr>
        <w:t>PLoS ONE</w:t>
      </w:r>
      <w:r w:rsidRPr="00A576F1">
        <w:rPr>
          <w:rFonts w:ascii="Calibri" w:hAnsi="Calibri" w:cs="Times New Roman"/>
          <w:noProof/>
          <w:szCs w:val="24"/>
        </w:rPr>
        <w:t>, 9(6), p.99193.</w:t>
      </w:r>
    </w:p>
    <w:p w14:paraId="199EBE1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A576F1">
        <w:rPr>
          <w:rFonts w:ascii="Calibri" w:hAnsi="Calibri" w:cs="Times New Roman"/>
          <w:i/>
          <w:iCs/>
          <w:noProof/>
          <w:szCs w:val="24"/>
        </w:rPr>
        <w:t>PLoS ONE</w:t>
      </w:r>
      <w:r w:rsidRPr="00A576F1">
        <w:rPr>
          <w:rFonts w:ascii="Calibri" w:hAnsi="Calibri" w:cs="Times New Roman"/>
          <w:noProof/>
          <w:szCs w:val="24"/>
        </w:rPr>
        <w:t>, 9(6), p.99193. Available at: http://dx.plos.org/10.1371/journal.pone.0099193 [Accessed June 7, 2016].</w:t>
      </w:r>
    </w:p>
    <w:p w14:paraId="79EFAC0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Michno, J.-M. &amp; Myers, C.L., 2016. Unraveling gene function in agricultural species using gene co-expression networks. </w:t>
      </w:r>
      <w:r w:rsidRPr="00A576F1">
        <w:rPr>
          <w:rFonts w:ascii="Calibri" w:hAnsi="Calibri" w:cs="Times New Roman"/>
          <w:i/>
          <w:iCs/>
          <w:noProof/>
          <w:szCs w:val="24"/>
        </w:rPr>
        <w:t>Biochimica et Biophysica Acta - Gene Regulatory Mechanisms</w:t>
      </w:r>
      <w:r w:rsidRPr="00A576F1">
        <w:rPr>
          <w:rFonts w:ascii="Calibri" w:hAnsi="Calibri" w:cs="Times New Roman"/>
          <w:noProof/>
          <w:szCs w:val="24"/>
        </w:rPr>
        <w:t>.</w:t>
      </w:r>
    </w:p>
    <w:p w14:paraId="7AA79EC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ubert, M. et al., 2014. Characterization of ancient and modern genomes by SNP detection and phylogenomic and metagenomic analysis using PALEOMIX. </w:t>
      </w:r>
      <w:r w:rsidRPr="00A576F1">
        <w:rPr>
          <w:rFonts w:ascii="Calibri" w:hAnsi="Calibri" w:cs="Times New Roman"/>
          <w:i/>
          <w:iCs/>
          <w:noProof/>
          <w:szCs w:val="24"/>
        </w:rPr>
        <w:t>Nature protocols</w:t>
      </w:r>
      <w:r w:rsidRPr="00A576F1">
        <w:rPr>
          <w:rFonts w:ascii="Calibri" w:hAnsi="Calibri" w:cs="Times New Roman"/>
          <w:noProof/>
          <w:szCs w:val="24"/>
        </w:rPr>
        <w:t>, 9(5), pp.1056–82. Available at: http://www.ncbi.nlm.nih.gov/pubmed/24722405.</w:t>
      </w:r>
    </w:p>
    <w:p w14:paraId="0B82F31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telpflug, S.C. et al., 2015. An expanded maize gene expression atlas based on RNA-sequencing and its use to explore root development. </w:t>
      </w:r>
      <w:r w:rsidRPr="00A576F1">
        <w:rPr>
          <w:rFonts w:ascii="Calibri" w:hAnsi="Calibri" w:cs="Times New Roman"/>
          <w:i/>
          <w:iCs/>
          <w:noProof/>
          <w:szCs w:val="24"/>
        </w:rPr>
        <w:t>The Plant Genome</w:t>
      </w:r>
      <w:r w:rsidRPr="00A576F1">
        <w:rPr>
          <w:rFonts w:ascii="Calibri" w:hAnsi="Calibri" w:cs="Times New Roman"/>
          <w:noProof/>
          <w:szCs w:val="24"/>
        </w:rPr>
        <w:t>, (608), pp.314–362.</w:t>
      </w:r>
    </w:p>
    <w:p w14:paraId="39B569A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wanson-Wagner, R. et al., 2012. Reshaping of the maize transcriptome by domestication. </w:t>
      </w:r>
      <w:r w:rsidRPr="00A576F1">
        <w:rPr>
          <w:rFonts w:ascii="Calibri" w:hAnsi="Calibri" w:cs="Times New Roman"/>
          <w:i/>
          <w:iCs/>
          <w:noProof/>
          <w:szCs w:val="24"/>
        </w:rPr>
        <w:t>PNAS</w:t>
      </w:r>
      <w:r w:rsidRPr="00A576F1">
        <w:rPr>
          <w:rFonts w:ascii="Calibri" w:hAnsi="Calibri" w:cs="Times New Roman"/>
          <w:noProof/>
          <w:szCs w:val="24"/>
        </w:rPr>
        <w:t>, 109(29), pp.11878–11883. Available at: http://www.pnas.org/cgi/doi/10.1073/pnas.1201961109 [Accessed June 7, 2016].</w:t>
      </w:r>
    </w:p>
    <w:p w14:paraId="7FA284B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Taşan, M. et al., 2014. Selecting causal genes from genome-wide association studies via functionally coherent subnetworks. , 12(2).</w:t>
      </w:r>
    </w:p>
    <w:p w14:paraId="18C9DC3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Tian, F. et al., 2011. Genome-wide association study of leaf architecture in the maize nested association mapping population. </w:t>
      </w:r>
      <w:r w:rsidRPr="00A576F1">
        <w:rPr>
          <w:rFonts w:ascii="Calibri" w:hAnsi="Calibri" w:cs="Times New Roman"/>
          <w:i/>
          <w:iCs/>
          <w:noProof/>
          <w:szCs w:val="24"/>
        </w:rPr>
        <w:t>Nature genetics</w:t>
      </w:r>
      <w:r w:rsidRPr="00A576F1">
        <w:rPr>
          <w:rFonts w:ascii="Calibri" w:hAnsi="Calibri" w:cs="Times New Roman"/>
          <w:noProof/>
          <w:szCs w:val="24"/>
        </w:rPr>
        <w:t>, 43(2), pp.159–62. Available at: http://www.ncbi.nlm.nih.gov/pubmed/21217756 [Accessed October 29, 2012].</w:t>
      </w:r>
    </w:p>
    <w:p w14:paraId="1311CFF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USDA, 2016. </w:t>
      </w:r>
      <w:r w:rsidRPr="00A576F1">
        <w:rPr>
          <w:rFonts w:ascii="Calibri" w:hAnsi="Calibri" w:cs="Times New Roman"/>
          <w:i/>
          <w:iCs/>
          <w:noProof/>
          <w:szCs w:val="24"/>
        </w:rPr>
        <w:t>Crop Production 2015 Summary</w:t>
      </w:r>
      <w:r w:rsidRPr="00A576F1">
        <w:rPr>
          <w:rFonts w:ascii="Calibri" w:hAnsi="Calibri" w:cs="Times New Roman"/>
          <w:noProof/>
          <w:szCs w:val="24"/>
        </w:rPr>
        <w:t>,</w:t>
      </w:r>
    </w:p>
    <w:p w14:paraId="2D643A7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Valdar, W. et al., 2009. Mapping in structured populations by resample model averaging. </w:t>
      </w:r>
      <w:r w:rsidRPr="00A576F1">
        <w:rPr>
          <w:rFonts w:ascii="Calibri" w:hAnsi="Calibri" w:cs="Times New Roman"/>
          <w:i/>
          <w:iCs/>
          <w:noProof/>
          <w:szCs w:val="24"/>
        </w:rPr>
        <w:t>Genetics</w:t>
      </w:r>
      <w:r w:rsidRPr="00A576F1">
        <w:rPr>
          <w:rFonts w:ascii="Calibri" w:hAnsi="Calibri" w:cs="Times New Roman"/>
          <w:noProof/>
          <w:szCs w:val="24"/>
        </w:rPr>
        <w:t>, 182(4), pp.1263–77. Available at: http://www.genetics.org/content/182/4/1263.long [Accessed August 6, 2015].</w:t>
      </w:r>
    </w:p>
    <w:p w14:paraId="79235A6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allace, J.G. et al., 2014. Association mapping across numerous traits reveals patterns of functional variation in maize. </w:t>
      </w:r>
      <w:r w:rsidRPr="00A576F1">
        <w:rPr>
          <w:rFonts w:ascii="Calibri" w:hAnsi="Calibri" w:cs="Times New Roman"/>
          <w:i/>
          <w:iCs/>
          <w:noProof/>
          <w:szCs w:val="24"/>
        </w:rPr>
        <w:t>PLoS genetics</w:t>
      </w:r>
      <w:r w:rsidRPr="00A576F1">
        <w:rPr>
          <w:rFonts w:ascii="Calibri" w:hAnsi="Calibri" w:cs="Times New Roman"/>
          <w:noProof/>
          <w:szCs w:val="24"/>
        </w:rPr>
        <w:t>, 10(12), p.e1004845. Available at: http://journals.plos.org/plosgenetics/article?id=10.1371/journal.pgen.1004845 [Accessed September 24, 2015].</w:t>
      </w:r>
    </w:p>
    <w:p w14:paraId="5C50926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inkler, R.G. &amp; Freeling, M., 1994. Physiological genetics of the dominant gibberellin-nonresponsive maize dwarfs, Dwart8 and Dwart9. </w:t>
      </w:r>
      <w:r w:rsidRPr="00A576F1">
        <w:rPr>
          <w:rFonts w:ascii="Calibri" w:hAnsi="Calibri" w:cs="Times New Roman"/>
          <w:i/>
          <w:iCs/>
          <w:noProof/>
          <w:szCs w:val="24"/>
        </w:rPr>
        <w:t>Planta</w:t>
      </w:r>
      <w:r w:rsidRPr="00A576F1">
        <w:rPr>
          <w:rFonts w:ascii="Calibri" w:hAnsi="Calibri" w:cs="Times New Roman"/>
          <w:noProof/>
          <w:szCs w:val="24"/>
        </w:rPr>
        <w:t>, 193, pp.341–348.</w:t>
      </w:r>
    </w:p>
    <w:p w14:paraId="1A0CBFC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olfe, C.J., Kohane, I.S. &amp; Butte, A.J., 2005. Systematic survey reveals general applicability of “guilt-by-association” within gene coexpression networks. </w:t>
      </w:r>
      <w:r w:rsidRPr="00A576F1">
        <w:rPr>
          <w:rFonts w:ascii="Calibri" w:hAnsi="Calibri" w:cs="Times New Roman"/>
          <w:i/>
          <w:iCs/>
          <w:noProof/>
          <w:szCs w:val="24"/>
        </w:rPr>
        <w:t>BMC bioinformatics</w:t>
      </w:r>
      <w:r w:rsidRPr="00A576F1">
        <w:rPr>
          <w:rFonts w:ascii="Calibri" w:hAnsi="Calibri" w:cs="Times New Roman"/>
          <w:noProof/>
          <w:szCs w:val="24"/>
        </w:rPr>
        <w:t>, 6, p.227. Available at: http://www.pubmedcentral.nih.gov/articlerender.fcgi?artid=1239911&amp;tool=pmcentrez&amp;rendertype=abstract [Accessed April 8, 2016].</w:t>
      </w:r>
    </w:p>
    <w:p w14:paraId="7626DB2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ray, G.A., 2007. The evolutionary significance of cis-regulatory mutations. </w:t>
      </w:r>
      <w:r w:rsidRPr="00A576F1">
        <w:rPr>
          <w:rFonts w:ascii="Calibri" w:hAnsi="Calibri" w:cs="Times New Roman"/>
          <w:i/>
          <w:iCs/>
          <w:noProof/>
          <w:szCs w:val="24"/>
        </w:rPr>
        <w:t>Nature reviews. Genetics</w:t>
      </w:r>
      <w:r w:rsidRPr="00A576F1">
        <w:rPr>
          <w:rFonts w:ascii="Calibri" w:hAnsi="Calibri" w:cs="Times New Roman"/>
          <w:noProof/>
          <w:szCs w:val="24"/>
        </w:rPr>
        <w:t>, 8(3), pp.206–16. Available at: http://dx.doi.org/10.1038/nrg2063 [Accessed July 11, 2014].</w:t>
      </w:r>
    </w:p>
    <w:p w14:paraId="4BB29CDE" w14:textId="77777777" w:rsidR="00A576F1" w:rsidRPr="00A576F1" w:rsidRDefault="00A576F1" w:rsidP="00A576F1">
      <w:pPr>
        <w:widowControl w:val="0"/>
        <w:autoSpaceDE w:val="0"/>
        <w:autoSpaceDN w:val="0"/>
        <w:adjustRightInd w:val="0"/>
        <w:spacing w:line="240" w:lineRule="auto"/>
        <w:ind w:left="480" w:hanging="480"/>
        <w:rPr>
          <w:rFonts w:ascii="Calibri" w:hAnsi="Calibri"/>
          <w:noProof/>
        </w:rPr>
      </w:pPr>
      <w:r w:rsidRPr="00A576F1">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A576F1">
        <w:rPr>
          <w:rFonts w:ascii="Calibri" w:hAnsi="Calibri" w:cs="Times New Roman"/>
          <w:i/>
          <w:iCs/>
          <w:noProof/>
          <w:szCs w:val="24"/>
        </w:rPr>
        <w:t>BMC genomics</w:t>
      </w:r>
      <w:r w:rsidRPr="00A576F1">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169" w:name="_Ref447013206"/>
      <w:r>
        <w:t xml:space="preserve">Supp. </w:t>
      </w:r>
      <w:r w:rsidR="00DB7771">
        <w:t>Fig</w:t>
      </w:r>
      <w:r w:rsidR="0077751E">
        <w:t xml:space="preserve">. </w:t>
      </w:r>
      <w:r>
        <w:t>1</w:t>
      </w:r>
      <w:bookmarkEnd w:id="169"/>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70" w:name="_Ref447013895"/>
      <w:r>
        <w:t xml:space="preserve">Supp. </w:t>
      </w:r>
      <w:r w:rsidR="00DB7771">
        <w:t>Fig</w:t>
      </w:r>
      <w:r w:rsidR="0077751E">
        <w:t>.</w:t>
      </w:r>
      <w:r>
        <w:t xml:space="preserve"> 2</w:t>
      </w:r>
      <w:bookmarkEnd w:id="170"/>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71" w:name="_Ref447015478"/>
      <w:r>
        <w:t>Supp. Fig</w:t>
      </w:r>
      <w:r w:rsidR="00412AFA">
        <w:t>.</w:t>
      </w:r>
      <w:r>
        <w:t xml:space="preserve"> 3</w:t>
      </w:r>
      <w:bookmarkEnd w:id="171"/>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72" w:name="_Ref447187909"/>
      <w:r>
        <w:t>Supp. Fig. 4</w:t>
      </w:r>
      <w:bookmarkEnd w:id="172"/>
    </w:p>
    <w:p w14:paraId="53CF461F" w14:textId="310A7134" w:rsidR="00857489" w:rsidRDefault="00380825" w:rsidP="006804EA">
      <w:pPr>
        <w:pStyle w:val="Heading3"/>
      </w:pPr>
      <w:r>
        <w:t xml:space="preserve">MCR </w:t>
      </w:r>
      <w:r w:rsidR="00E814FD">
        <w:t>supplemental figure</w:t>
      </w:r>
    </w:p>
    <w:p w14:paraId="28DBD5DB" w14:textId="4307DC91"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73" w:name="_Ref470857301"/>
      <w:r>
        <w:t>Supp. Fig. 5</w:t>
      </w:r>
      <w:bookmarkEnd w:id="173"/>
    </w:p>
    <w:p w14:paraId="10948AB9" w14:textId="61358BA1" w:rsidR="002002F7" w:rsidRDefault="00E814FD" w:rsidP="006804EA">
      <w:pPr>
        <w:pStyle w:val="Heading3"/>
      </w:pPr>
      <w:r>
        <w:t>FCR supplemental figure</w:t>
      </w:r>
    </w:p>
    <w:p w14:paraId="210C7573" w14:textId="0317C15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0578281D" w14:textId="6D0E1552" w:rsidR="00AC5717" w:rsidRDefault="00AC5717" w:rsidP="00D04EE5">
      <w:pPr>
        <w:pStyle w:val="Heading2"/>
      </w:pPr>
      <w:bookmarkStart w:id="174" w:name="_Ref481678956"/>
      <w:r>
        <w:t>Supp. Figure 6</w:t>
      </w:r>
      <w:bookmarkEnd w:id="174"/>
    </w:p>
    <w:p w14:paraId="6B0CF08D" w14:textId="6BF82894" w:rsidR="000F3B6F" w:rsidRDefault="00EE4CCD" w:rsidP="006804EA">
      <w:pPr>
        <w:pStyle w:val="Heading3"/>
      </w:pPr>
      <w:r>
        <w:t>Distribution</w:t>
      </w:r>
      <w:r w:rsidR="000F3B6F">
        <w:t xml:space="preserve"> of Pearson correlation coefficients between gene specific density and locality</w:t>
      </w:r>
    </w:p>
    <w:p w14:paraId="2C647BAD" w14:textId="54F8BD8E"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bookmarkStart w:id="175" w:name="_GoBack"/>
      <w:bookmarkEnd w:id="175"/>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76" w:name="_Ref463332505"/>
      <w:r>
        <w:t>Supp</w:t>
      </w:r>
      <w:r w:rsidR="000A7CE0">
        <w:t>.</w:t>
      </w:r>
      <w:r>
        <w:t xml:space="preserve"> File 1</w:t>
      </w:r>
      <w:bookmarkEnd w:id="176"/>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77" w:name="_Ref479246505"/>
      <w:r>
        <w:t>Supp. Table 1</w:t>
      </w:r>
      <w:bookmarkEnd w:id="177"/>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78" w:name="_Ref483825641"/>
      <w:r>
        <w:t>Supp. Table 2</w:t>
      </w:r>
      <w:bookmarkEnd w:id="178"/>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79" w:name="_Ref479248756"/>
      <w:r>
        <w:t>Supp. Table 3</w:t>
      </w:r>
      <w:bookmarkEnd w:id="179"/>
    </w:p>
    <w:p w14:paraId="50066246" w14:textId="202A1763" w:rsidR="00573EC0" w:rsidRDefault="00573EC0" w:rsidP="006804EA">
      <w:pPr>
        <w:pStyle w:val="Heading3"/>
      </w:pPr>
      <w:r>
        <w:t>Network signal of GO terms with various levels of MCR/FCR.</w:t>
      </w:r>
    </w:p>
    <w:p w14:paraId="09CFEF9C" w14:textId="07DFC50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80" w:name="_Ref479162360"/>
      <w:bookmarkStart w:id="181" w:name="_Ref479250924"/>
      <w:r>
        <w:t>Supp. Table</w:t>
      </w:r>
      <w:r w:rsidR="00301559">
        <w:t xml:space="preserve"> </w:t>
      </w:r>
      <w:bookmarkEnd w:id="180"/>
      <w:r w:rsidR="00301559">
        <w:t>4</w:t>
      </w:r>
      <w:bookmarkEnd w:id="181"/>
    </w:p>
    <w:p w14:paraId="1B2B4287" w14:textId="77777777" w:rsidR="00301559" w:rsidRDefault="00301559" w:rsidP="006804EA">
      <w:pPr>
        <w:pStyle w:val="Heading3"/>
      </w:pPr>
      <w:r>
        <w:t>Maize Grain Ionome GWAS Network Overlap Candidate Genes</w:t>
      </w:r>
    </w:p>
    <w:p w14:paraId="65A3EEF6" w14:textId="00658A1B"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82" w:name="_Ref480187199"/>
      <w:r>
        <w:t>Supp. Table 5</w:t>
      </w:r>
      <w:bookmarkEnd w:id="182"/>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83" w:name="_Ref486516422"/>
      <w:r>
        <w:t>Supp. Table 6</w:t>
      </w:r>
      <w:bookmarkEnd w:id="183"/>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84" w:name="_Ref486581168"/>
      <w:r>
        <w:t>Supp. Table 7</w:t>
      </w:r>
      <w:bookmarkEnd w:id="184"/>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85" w:name="_Ref479316734"/>
      <w:bookmarkStart w:id="186" w:name="_Ref486000980"/>
      <w:r>
        <w:t xml:space="preserve">Supp. Table </w:t>
      </w:r>
      <w:bookmarkEnd w:id="185"/>
      <w:r w:rsidR="002F7BB4">
        <w:t>8</w:t>
      </w:r>
      <w:bookmarkEnd w:id="186"/>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87" w:name="_Ref481755630"/>
      <w:bookmarkStart w:id="188" w:name="_Ref483912443"/>
      <w:bookmarkStart w:id="189" w:name="_Ref486581620"/>
      <w:r>
        <w:t xml:space="preserve">Supp. Table </w:t>
      </w:r>
      <w:bookmarkEnd w:id="187"/>
      <w:bookmarkEnd w:id="188"/>
      <w:r w:rsidR="002F7BB4">
        <w:t>9</w:t>
      </w:r>
      <w:bookmarkEnd w:id="189"/>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F70B35" w:rsidRDefault="00F70B35">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F70B35" w:rsidRDefault="00F70B35">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F70B35" w:rsidRDefault="00F70B35">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F70B35" w:rsidRDefault="00F70B35">
      <w:pPr>
        <w:pStyle w:val="CommentText"/>
      </w:pPr>
      <w:r>
        <w:rPr>
          <w:rStyle w:val="CommentReference"/>
        </w:rPr>
        <w:annotationRef/>
      </w:r>
      <w:r>
        <w:t>I'm not sure that we do show that.</w:t>
      </w:r>
    </w:p>
  </w:comment>
  <w:comment w:id="11" w:author="rob" w:date="2017-08-01T12:53:00Z" w:initials="r">
    <w:p w14:paraId="122886A5" w14:textId="7D50FD80" w:rsidR="00F70B35" w:rsidRDefault="00F70B35">
      <w:pPr>
        <w:pStyle w:val="CommentText"/>
      </w:pPr>
      <w:r>
        <w:rPr>
          <w:rStyle w:val="CommentReference"/>
        </w:rPr>
        <w:annotationRef/>
      </w:r>
      <w:r>
        <w:t>We do show this now.</w:t>
      </w:r>
    </w:p>
  </w:comment>
  <w:comment w:id="23" w:author="Owen Hoekenga" w:date="2017-07-12T13:37:00Z" w:initials="OAH">
    <w:p w14:paraId="48AD7642" w14:textId="5EBC0F9E" w:rsidR="00F70B35" w:rsidRDefault="00F70B35">
      <w:pPr>
        <w:pStyle w:val="CommentText"/>
      </w:pPr>
      <w:r>
        <w:rPr>
          <w:rStyle w:val="CommentReference"/>
        </w:rPr>
        <w:annotationRef/>
      </w:r>
      <w:r>
        <w:t>More how? If room in word count do you mean greater topological overlap? Better discrimination – increased rejection of false positives?</w:t>
      </w:r>
    </w:p>
  </w:comment>
  <w:comment w:id="24" w:author="Brian Dilkes" w:date="2017-07-28T17:51:00Z" w:initials="BD">
    <w:p w14:paraId="4AF78058" w14:textId="67E72F11" w:rsidR="00F70B35" w:rsidRDefault="00F70B35">
      <w:pPr>
        <w:pStyle w:val="CommentText"/>
      </w:pPr>
      <w:r>
        <w:rPr>
          <w:rStyle w:val="CommentReference"/>
        </w:rPr>
        <w:annotationRef/>
      </w:r>
      <w:r>
        <w:t>Too much? Much too much?</w:t>
      </w:r>
    </w:p>
  </w:comment>
  <w:comment w:id="25" w:author="Brian Dilkes" w:date="2017-07-28T17:53:00Z" w:initials="BD">
    <w:p w14:paraId="0E08A8B8" w14:textId="37146D61" w:rsidR="00F70B35" w:rsidRDefault="00F70B35">
      <w:pPr>
        <w:pStyle w:val="CommentText"/>
      </w:pPr>
      <w:r>
        <w:rPr>
          <w:rStyle w:val="CommentReference"/>
        </w:rPr>
        <w:annotationRef/>
      </w:r>
      <w:r>
        <w:t>No human? Fact that it works for humans has been driving it and corn is a model for omics integration in human gwas.</w:t>
      </w:r>
    </w:p>
  </w:comment>
  <w:comment w:id="26" w:author="Owen Hoekenga" w:date="2017-07-12T13:40:00Z" w:initials="OAH">
    <w:p w14:paraId="2F9EF8BA" w14:textId="282F04FB" w:rsidR="00F70B35" w:rsidRDefault="00F70B35">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27" w:author="Owen Hoekenga" w:date="2017-07-12T13:52:00Z" w:initials="OAH">
    <w:p w14:paraId="5807BC01" w14:textId="27EB82B6" w:rsidR="00F70B35" w:rsidRDefault="00F70B35">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84" w:author="Brian Dilkes" w:date="2017-07-29T14:56:00Z" w:initials="BD">
    <w:p w14:paraId="6BE61C0D" w14:textId="4EA5DAE7" w:rsidR="00F70B35" w:rsidRDefault="00F70B35">
      <w:pPr>
        <w:pStyle w:val="CommentText"/>
      </w:pPr>
      <w:r>
        <w:rPr>
          <w:rStyle w:val="CommentReference"/>
        </w:rPr>
        <w:annotationRef/>
      </w:r>
      <w:r>
        <w:t>Was this done by picking genes next door or genes at random, it is worth it to say which is it would either be subject to cis effect or not. I started to rewrite it but didn’t want to get it wrong.</w:t>
      </w:r>
    </w:p>
  </w:comment>
  <w:comment w:id="88" w:author="Brian Dilkes" w:date="2017-07-29T15:01:00Z" w:initials="BD">
    <w:p w14:paraId="71C19F27" w14:textId="5A41D555" w:rsidR="00F70B35" w:rsidRDefault="00F70B35">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89" w:author="rob" w:date="2017-08-01T15:31:00Z" w:initials="r">
    <w:p w14:paraId="3F2F36DA" w14:textId="669B0203" w:rsidR="00F70B35" w:rsidRDefault="00F70B35">
      <w:pPr>
        <w:pStyle w:val="CommentText"/>
      </w:pPr>
      <w:r>
        <w:rPr>
          <w:rStyle w:val="CommentReference"/>
        </w:rPr>
        <w:annotationRef/>
      </w:r>
      <w:r>
        <w:t>Let's default to past tense.</w:t>
      </w:r>
    </w:p>
  </w:comment>
  <w:comment w:id="90" w:author="Microsoft Office User" w:date="2017-07-31T13:46:00Z" w:initials="Office">
    <w:p w14:paraId="0FDAE640" w14:textId="110BC7AF" w:rsidR="00F70B35" w:rsidRDefault="00F70B35">
      <w:pPr>
        <w:pStyle w:val="CommentText"/>
      </w:pPr>
      <w:r>
        <w:rPr>
          <w:rStyle w:val="CommentReference"/>
        </w:rPr>
        <w:annotationRef/>
      </w:r>
      <w:r>
        <w:t xml:space="preserve">Gene size = length of genes or number of genes in the GO term? I think the latter, in which case, needs to be reworded. </w:t>
      </w:r>
    </w:p>
  </w:comment>
  <w:comment w:id="93" w:author="Brian Dilkes" w:date="2017-07-29T15:28:00Z" w:initials="BD">
    <w:p w14:paraId="3351120F" w14:textId="1FBBD205" w:rsidR="00F70B35" w:rsidRDefault="00F70B35">
      <w:pPr>
        <w:pStyle w:val="CommentText"/>
      </w:pPr>
      <w:r>
        <w:rPr>
          <w:rStyle w:val="CommentReference"/>
        </w:rPr>
        <w:annotationRef/>
      </w:r>
      <w:r>
        <w:t>Thisis clunky. Maybe better to say it directly. “The minimum FCR level for most GO terms was ~.5 as the most stringent SNP-to-gene mapping parameter (50/1)doubles the number of genes in the evaluated gene set.” You sort of say this above and then sort of say this here. You do not repeat yourself but I think it is unclear.</w:t>
      </w:r>
    </w:p>
  </w:comment>
  <w:comment w:id="95" w:author="Owen Hoekenga" w:date="2017-07-18T17:56:00Z" w:initials="OAH">
    <w:p w14:paraId="4CE19616" w14:textId="6A1765EE" w:rsidR="00F70B35" w:rsidRDefault="00F70B35">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96" w:author="rob" w:date="2017-08-01T15:52:00Z" w:initials="r">
    <w:p w14:paraId="173597DE" w14:textId="5B48613B" w:rsidR="00F70B35" w:rsidRDefault="00F70B35">
      <w:pPr>
        <w:pStyle w:val="CommentText"/>
      </w:pPr>
      <w:r>
        <w:rPr>
          <w:rStyle w:val="CommentReference"/>
        </w:rPr>
        <w:annotationRef/>
      </w:r>
      <w:r>
        <w:t>Bingo!</w:t>
      </w:r>
    </w:p>
  </w:comment>
  <w:comment w:id="97" w:author="Owen Hoekenga" w:date="2017-07-18T17:59:00Z" w:initials="OAH">
    <w:p w14:paraId="2D7F9FDB" w14:textId="39BD3DDD" w:rsidR="00F70B35" w:rsidRDefault="00F70B35">
      <w:pPr>
        <w:pStyle w:val="CommentText"/>
      </w:pPr>
      <w:r>
        <w:rPr>
          <w:rStyle w:val="CommentReference"/>
        </w:rPr>
        <w:annotationRef/>
      </w:r>
      <w:r>
        <w:t>I would go verbose if you want to quote cadmium – why bother with this element as the test case? Don't’ make it a throw away comment.</w:t>
      </w:r>
    </w:p>
  </w:comment>
  <w:comment w:id="98" w:author="Owen Hoekenga" w:date="2017-07-18T18:01:00Z" w:initials="OAH">
    <w:p w14:paraId="79405A19" w14:textId="113DB714" w:rsidR="00F70B35" w:rsidRDefault="00F70B35">
      <w:pPr>
        <w:pStyle w:val="CommentText"/>
      </w:pPr>
      <w:r>
        <w:rPr>
          <w:rStyle w:val="CommentReference"/>
        </w:rPr>
        <w:annotationRef/>
      </w:r>
      <w:r>
        <w:t>How many loci?</w:t>
      </w:r>
    </w:p>
  </w:comment>
  <w:comment w:id="100" w:author="Brian Dilkes" w:date="2017-07-29T16:22:00Z" w:initials="BD">
    <w:p w14:paraId="159DF629" w14:textId="709D0209" w:rsidR="00F70B35" w:rsidRDefault="00F70B35">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101" w:author="Brian Dilkes" w:date="2017-07-29T17:02:00Z" w:initials="BD">
    <w:p w14:paraId="23F1F6FE" w14:textId="31CFDA87" w:rsidR="00F70B35" w:rsidRDefault="00F70B35">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102" w:author="Brian Dilkes" w:date="2017-07-29T16:20:00Z" w:initials="BD">
    <w:p w14:paraId="79E08FD4" w14:textId="6000A3F2" w:rsidR="00F70B35" w:rsidRDefault="00F70B35">
      <w:pPr>
        <w:pStyle w:val="CommentText"/>
      </w:pPr>
      <w:r>
        <w:rPr>
          <w:rStyle w:val="CommentReference"/>
        </w:rPr>
        <w:annotationRef/>
      </w:r>
      <w:r>
        <w:t>This is written funny. You detect 209 up there, now just 126. Can’t be both…if it is the same criteria.</w:t>
      </w:r>
    </w:p>
  </w:comment>
  <w:comment w:id="103" w:author="Owen Hoekenga" w:date="2017-07-18T18:03:00Z" w:initials="OAH">
    <w:p w14:paraId="07A531F1" w14:textId="5C777394" w:rsidR="00F70B35" w:rsidRDefault="00F70B35">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106" w:author="Brian Dilkes" w:date="2017-07-29T17:02:00Z" w:initials="BD">
    <w:p w14:paraId="7EE1C518" w14:textId="7753DFDB" w:rsidR="00F70B35" w:rsidRDefault="00F70B35">
      <w:pPr>
        <w:pStyle w:val="CommentText"/>
      </w:pPr>
      <w:r>
        <w:rPr>
          <w:rStyle w:val="CommentReference"/>
        </w:rPr>
        <w:annotationRef/>
      </w:r>
      <w:r>
        <w:t>I like it better here than above.</w:t>
      </w:r>
    </w:p>
  </w:comment>
  <w:comment w:id="108" w:author="Brian Dilkes" w:date="2017-07-29T17:06:00Z" w:initials="BD">
    <w:p w14:paraId="776F182C" w14:textId="05250EDB" w:rsidR="00F70B35" w:rsidRDefault="00F70B35">
      <w:pPr>
        <w:pStyle w:val="CommentText"/>
      </w:pPr>
      <w:r>
        <w:rPr>
          <w:rStyle w:val="CommentReference"/>
        </w:rPr>
        <w:annotationRef/>
      </w:r>
      <w:r>
        <w:t>Either it is “networks” for the two approaches or it is just one an dneeds to be named. No?</w:t>
      </w:r>
    </w:p>
  </w:comment>
  <w:comment w:id="110" w:author="Microsoft Office User" w:date="2017-07-31T14:56:00Z" w:initials="Office">
    <w:p w14:paraId="4770C0B8" w14:textId="11B7F7E9" w:rsidR="00F70B35" w:rsidRDefault="00F70B35">
      <w:pPr>
        <w:pStyle w:val="CommentText"/>
      </w:pPr>
      <w:r>
        <w:rPr>
          <w:rStyle w:val="CommentReference"/>
        </w:rPr>
        <w:annotationRef/>
      </w:r>
      <w:r>
        <w:t>The way these last few sentences are written- gets hard to follow. Maybe worth moving to supplemental</w:t>
      </w:r>
    </w:p>
  </w:comment>
  <w:comment w:id="111" w:author="Owen Hoekenga" w:date="2017-07-18T18:10:00Z" w:initials="OAH">
    <w:p w14:paraId="7101DE9F" w14:textId="7558BDB9" w:rsidR="00F70B35" w:rsidRDefault="00F70B35">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112" w:author="Brian Dilkes" w:date="2017-07-29T17:30:00Z" w:initials="BD">
    <w:p w14:paraId="7ADC30EE" w14:textId="79109C74" w:rsidR="00F70B35" w:rsidRDefault="00F70B35">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 w:id="114" w:author="cmyers" w:date="2017-06-23T05:33:00Z" w:initials="c">
    <w:p w14:paraId="7C9953ED" w14:textId="2135B5A4" w:rsidR="00F70B35" w:rsidRDefault="00F70B35">
      <w:pPr>
        <w:pStyle w:val="CommentText"/>
      </w:pPr>
      <w:r>
        <w:rPr>
          <w:rStyle w:val="CommentReference"/>
        </w:rPr>
        <w:annotationRef/>
      </w:r>
      <w:r>
        <w:t>i'm not sure why we're pulling in ZmSAM neighbors-- did ZmSAM also support discvoery of the HPO set for P?</w:t>
      </w:r>
    </w:p>
  </w:comment>
  <w:comment w:id="115" w:author="cmyers" w:date="2017-06-23T05:33:00Z" w:initials="c">
    <w:p w14:paraId="217715CA" w14:textId="585DEDB2" w:rsidR="00F70B35" w:rsidRDefault="00F70B35">
      <w:pPr>
        <w:pStyle w:val="CommentText"/>
      </w:pPr>
      <w:r>
        <w:rPr>
          <w:rStyle w:val="CommentReference"/>
        </w:rPr>
        <w:annotationRef/>
      </w:r>
      <w:r>
        <w:t>can Brian help strengthen this?</w:t>
      </w:r>
    </w:p>
    <w:p w14:paraId="26749B75" w14:textId="7A492800" w:rsidR="00F70B35" w:rsidRDefault="00F70B35">
      <w:pPr>
        <w:pStyle w:val="CommentText"/>
      </w:pPr>
    </w:p>
    <w:p w14:paraId="63906E6D" w14:textId="391DC65B" w:rsidR="00F70B35" w:rsidRDefault="00F70B35">
      <w:pPr>
        <w:pStyle w:val="CommentText"/>
      </w:pPr>
      <w:r>
        <w:t>is this a statement based on our observation or is this a statement tha it is know than polysaccharide metabolism impacts phosphorus allocation-- we should be clear which it is</w:t>
      </w:r>
    </w:p>
  </w:comment>
  <w:comment w:id="116" w:author="rob" w:date="2017-06-30T14:29:00Z" w:initials="rs">
    <w:p w14:paraId="2108DEB0" w14:textId="196D9F26" w:rsidR="00F70B35" w:rsidRDefault="00F70B35">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120" w:author="Brian Dilkes" w:date="2017-07-29T02:27:00Z" w:initials="BD">
    <w:p w14:paraId="273651E6" w14:textId="5B62787C" w:rsidR="00F70B35" w:rsidRDefault="00F70B35">
      <w:pPr>
        <w:pStyle w:val="CommentText"/>
      </w:pPr>
      <w:r>
        <w:rPr>
          <w:rStyle w:val="CommentReference"/>
        </w:rPr>
        <w:annotationRef/>
      </w:r>
      <w:r>
        <w:t>Hows that?</w:t>
      </w:r>
    </w:p>
  </w:comment>
  <w:comment w:id="118" w:author="cmyers" w:date="2017-06-23T05:33:00Z" w:initials="c">
    <w:p w14:paraId="0A53A3D9" w14:textId="79D8CC96" w:rsidR="00F70B35" w:rsidRDefault="00F70B35">
      <w:pPr>
        <w:pStyle w:val="CommentText"/>
      </w:pPr>
      <w:r>
        <w:rPr>
          <w:rStyle w:val="CommentReference"/>
        </w:rPr>
        <w:annotationRef/>
      </w:r>
      <w:r>
        <w:t>i'm not  satisfied with this subheading, but we need something more specific than what was there.</w:t>
      </w:r>
    </w:p>
    <w:p w14:paraId="0D2D84DC" w14:textId="4F99169C" w:rsidR="00F70B35" w:rsidRDefault="00F70B35">
      <w:pPr>
        <w:pStyle w:val="CommentText"/>
      </w:pPr>
    </w:p>
    <w:p w14:paraId="3F0547A6" w14:textId="77777777" w:rsidR="00F70B35" w:rsidRDefault="00F70B35">
      <w:pPr>
        <w:pStyle w:val="CommentText"/>
      </w:pPr>
      <w:r>
        <w:t>maybe Ivan or Brian have a better label for this?</w:t>
      </w:r>
    </w:p>
  </w:comment>
  <w:comment w:id="119" w:author="rob" w:date="2017-06-30T14:09:00Z" w:initials="rs">
    <w:p w14:paraId="4AE5BB30" w14:textId="64FA251E" w:rsidR="00F70B35" w:rsidRDefault="00F70B35">
      <w:pPr>
        <w:pStyle w:val="CommentText"/>
      </w:pPr>
      <w:r>
        <w:rPr>
          <w:rStyle w:val="CommentReference"/>
        </w:rPr>
        <w:annotationRef/>
      </w:r>
      <w:r>
        <w:t>How about “Manual curation of HPO genes recovers strong support for known ionomic pathways”</w:t>
      </w:r>
    </w:p>
  </w:comment>
  <w:comment w:id="121" w:author="Owen Hoekenga" w:date="2017-07-18T18:29:00Z" w:initials="OAH">
    <w:p w14:paraId="0C34E6B8" w14:textId="4A684EA3" w:rsidR="00F70B35" w:rsidRDefault="00F70B35">
      <w:pPr>
        <w:pStyle w:val="CommentText"/>
      </w:pPr>
      <w:r>
        <w:rPr>
          <w:rStyle w:val="CommentReference"/>
        </w:rPr>
        <w:annotationRef/>
      </w:r>
      <w:r>
        <w:t xml:space="preserve">Su1 is the dominant player in the seed while su4 is the bigger deal isoamylase  in other parts of the plant. </w:t>
      </w:r>
    </w:p>
  </w:comment>
  <w:comment w:id="122" w:author="Brian Dilkes" w:date="2017-07-29T02:32:00Z" w:initials="BD">
    <w:p w14:paraId="4FE2547C" w14:textId="2011F4C9" w:rsidR="00F70B35" w:rsidRDefault="00F70B35">
      <w:pPr>
        <w:pStyle w:val="CommentText"/>
      </w:pPr>
      <w:r>
        <w:rPr>
          <w:rStyle w:val="CommentReference"/>
        </w:rPr>
        <w:annotationRef/>
      </w:r>
      <w:r>
        <w:t xml:space="preserve">This statement should cite the figure that Rob made that identified this association. </w:t>
      </w:r>
    </w:p>
  </w:comment>
  <w:comment w:id="123" w:author="Owen Hoekenga" w:date="2017-07-18T18:31:00Z" w:initials="OAH">
    <w:p w14:paraId="1E9DB110" w14:textId="44C86AFC" w:rsidR="00F70B35" w:rsidRDefault="00F70B35">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124" w:author="Owen Hoekenga" w:date="2017-07-18T19:32:00Z" w:initials="OAH">
    <w:p w14:paraId="629E4EC2" w14:textId="60935920" w:rsidR="00F70B35" w:rsidRDefault="00F70B35">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125" w:author="rob" w:date="2017-06-30T15:59:00Z" w:initials="rs">
    <w:p w14:paraId="338CB176" w14:textId="774B5520" w:rsidR="00F70B35" w:rsidRDefault="00F70B35">
      <w:pPr>
        <w:pStyle w:val="CommentText"/>
      </w:pPr>
      <w:r>
        <w:rPr>
          <w:rStyle w:val="CommentReference"/>
        </w:rPr>
        <w:annotationRef/>
      </w:r>
      <w:r>
        <w:t>Cite Gregs pre-print</w:t>
      </w:r>
    </w:p>
  </w:comment>
  <w:comment w:id="126" w:author="Owen Hoekenga" w:date="2017-07-18T19:44:00Z" w:initials="OAH">
    <w:p w14:paraId="1C6FAF4C" w14:textId="0A91ACE7" w:rsidR="00F70B35" w:rsidRDefault="00F70B35">
      <w:pPr>
        <w:pStyle w:val="CommentText"/>
      </w:pPr>
      <w:r>
        <w:rPr>
          <w:rStyle w:val="CommentReference"/>
        </w:rPr>
        <w:annotationRef/>
      </w:r>
      <w:r>
        <w:t>Is there evidence from ZmRoot for expression? Or does this build up from the water relations story Ivan spun in his 2009 PLOS Genetics paper on ESB1?</w:t>
      </w:r>
    </w:p>
  </w:comment>
  <w:comment w:id="127" w:author="Owen Hoekenga" w:date="2017-07-18T19:45:00Z" w:initials="OAH">
    <w:p w14:paraId="11A2D244" w14:textId="17874512" w:rsidR="00F70B35" w:rsidRDefault="00F70B35">
      <w:pPr>
        <w:pStyle w:val="CommentText"/>
      </w:pPr>
      <w:r>
        <w:rPr>
          <w:rStyle w:val="CommentReference"/>
        </w:rPr>
        <w:annotationRef/>
      </w:r>
      <w:r>
        <w:t>Also a key player in cytokinin-signalling</w:t>
      </w:r>
    </w:p>
  </w:comment>
  <w:comment w:id="128" w:author="rob" w:date="2017-06-21T09:48:00Z" w:initials="rs">
    <w:p w14:paraId="136143BA" w14:textId="64F3914C" w:rsidR="00F70B35" w:rsidRDefault="00F70B35" w:rsidP="00D40D3F">
      <w:r>
        <w:rPr>
          <w:rStyle w:val="CommentReference"/>
        </w:rPr>
        <w:annotationRef/>
      </w:r>
      <w:r>
        <w:t>Search D9 and networks in Greg SNPs for linkage to traits.</w:t>
      </w:r>
    </w:p>
  </w:comment>
  <w:comment w:id="129" w:author="cmyers" w:date="2017-06-23T05:33:00Z" w:initials="c">
    <w:p w14:paraId="45AFB188" w14:textId="003A7CB6" w:rsidR="00F70B35" w:rsidRDefault="00F70B35">
      <w:pPr>
        <w:pStyle w:val="CommentText"/>
      </w:pPr>
      <w:r>
        <w:rPr>
          <w:rStyle w:val="CommentReference"/>
        </w:rPr>
        <w:annotationRef/>
      </w:r>
      <w:r>
        <w:t>let's come up with a new subheading here focused on d8/d9-- could probably be combined with the next section to create a single section</w:t>
      </w:r>
    </w:p>
  </w:comment>
  <w:comment w:id="131" w:author="rob" w:date="2017-06-21T09:48:00Z" w:initials="r">
    <w:p w14:paraId="0B0C034B" w14:textId="14CEDB4A" w:rsidR="00F70B35" w:rsidRDefault="00F70B35">
      <w:pPr>
        <w:pStyle w:val="CommentText"/>
      </w:pPr>
      <w:r>
        <w:rPr>
          <w:rStyle w:val="CommentReference"/>
        </w:rPr>
        <w:annotationRef/>
      </w:r>
      <w:r>
        <w:t>I need an explanation of what the Boxplots are showing.</w:t>
      </w:r>
    </w:p>
  </w:comment>
  <w:comment w:id="132" w:author="Owen Hoekenga" w:date="2017-07-18T19:57:00Z" w:initials="OAH">
    <w:p w14:paraId="627E5E74" w14:textId="77777777" w:rsidR="00F70B35" w:rsidRPr="006C4ECD" w:rsidRDefault="00F70B35"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F70B35" w:rsidRDefault="00F70B35">
      <w:pPr>
        <w:pStyle w:val="CommentText"/>
      </w:pPr>
    </w:p>
  </w:comment>
  <w:comment w:id="135" w:author="cmyers" w:date="2017-06-23T05:33:00Z" w:initials="c">
    <w:p w14:paraId="3AFD0F7F" w14:textId="19329BC4" w:rsidR="00F70B35" w:rsidRDefault="00F70B35">
      <w:pPr>
        <w:pStyle w:val="CommentText"/>
      </w:pPr>
      <w:r>
        <w:rPr>
          <w:rStyle w:val="CommentReference"/>
        </w:rPr>
        <w:annotationRef/>
      </w:r>
      <w:r>
        <w:t>??</w:t>
      </w:r>
    </w:p>
    <w:p w14:paraId="458E5E02" w14:textId="77777777" w:rsidR="00F70B35" w:rsidRDefault="00F70B35">
      <w:pPr>
        <w:pStyle w:val="CommentText"/>
      </w:pPr>
      <w:r>
        <w:t>phrase out of place</w:t>
      </w:r>
    </w:p>
  </w:comment>
  <w:comment w:id="136" w:author="Owen Hoekenga" w:date="2017-07-18T20:02:00Z" w:initials="OAH">
    <w:p w14:paraId="2BB608CE" w14:textId="0C6D0741" w:rsidR="00F70B35" w:rsidRDefault="00F70B35">
      <w:pPr>
        <w:pStyle w:val="CommentText"/>
      </w:pPr>
      <w:r>
        <w:rPr>
          <w:rStyle w:val="CommentReference"/>
        </w:rPr>
        <w:annotationRef/>
      </w:r>
      <w:r>
        <w:t>Uptake is different but transport within the plant and storage might be the same. And we have no idea as to what an Fe sensor might be.</w:t>
      </w:r>
    </w:p>
  </w:comment>
  <w:comment w:id="137" w:author="Owen Hoekenga" w:date="2017-07-18T20:01:00Z" w:initials="OAH">
    <w:p w14:paraId="35232522" w14:textId="5CFE880B" w:rsidR="00F70B35" w:rsidRDefault="00F70B35">
      <w:pPr>
        <w:pStyle w:val="CommentText"/>
      </w:pPr>
      <w:r>
        <w:rPr>
          <w:rStyle w:val="CommentReference"/>
        </w:rPr>
        <w:annotationRef/>
      </w:r>
      <w:r>
        <w:t>Here again a shout out to PlantCyc might be a good thing</w:t>
      </w:r>
    </w:p>
  </w:comment>
  <w:comment w:id="138" w:author="cmyers" w:date="2017-06-23T05:33:00Z" w:initials="c">
    <w:p w14:paraId="3222BA5D" w14:textId="79544644" w:rsidR="00F70B35" w:rsidRDefault="00F70B35">
      <w:pPr>
        <w:pStyle w:val="CommentText"/>
      </w:pPr>
      <w:r>
        <w:rPr>
          <w:rStyle w:val="CommentReference"/>
        </w:rPr>
        <w:annotationRef/>
      </w:r>
      <w:r>
        <w:t>successive steps sounds strange here---maybe you mean enzymes/proteins involved in successive steps?</w:t>
      </w:r>
    </w:p>
  </w:comment>
  <w:comment w:id="139" w:author="Owen Hoekenga" w:date="2017-07-18T20:03:00Z" w:initials="OAH">
    <w:p w14:paraId="4DBBFF63" w14:textId="3985B539" w:rsidR="00F70B35" w:rsidRDefault="00F70B35">
      <w:pPr>
        <w:pStyle w:val="CommentText"/>
      </w:pPr>
      <w:r>
        <w:rPr>
          <w:rStyle w:val="CommentReference"/>
        </w:rPr>
        <w:annotationRef/>
      </w:r>
      <w:r>
        <w:t>What do you mean?</w:t>
      </w:r>
    </w:p>
  </w:comment>
  <w:comment w:id="141" w:author="rob" w:date="2017-06-21T09:48:00Z" w:initials="r">
    <w:p w14:paraId="3ED16FD0" w14:textId="662A1B90" w:rsidR="00F70B35" w:rsidRDefault="00F70B35">
      <w:pPr>
        <w:pStyle w:val="CommentText"/>
      </w:pPr>
      <w:r>
        <w:rPr>
          <w:rStyle w:val="CommentReference"/>
        </w:rPr>
        <w:annotationRef/>
      </w:r>
      <w:r>
        <w:t>In Arabidopsis?</w:t>
      </w:r>
    </w:p>
  </w:comment>
  <w:comment w:id="140" w:author="cmyers" w:date="2017-06-23T05:33:00Z" w:initials="c">
    <w:p w14:paraId="524B1FDE" w14:textId="4E3E9803" w:rsidR="00F70B35" w:rsidRDefault="00F70B35">
      <w:pPr>
        <w:pStyle w:val="CommentText"/>
      </w:pPr>
      <w:r>
        <w:rPr>
          <w:rStyle w:val="CommentReference"/>
        </w:rPr>
        <w:annotationRef/>
      </w:r>
      <w:r>
        <w:t>can we leave this detail out?</w:t>
      </w:r>
    </w:p>
    <w:p w14:paraId="525A8A3F" w14:textId="4FC084F1" w:rsidR="00F70B35" w:rsidRDefault="00F70B35">
      <w:pPr>
        <w:pStyle w:val="CommentText"/>
      </w:pPr>
    </w:p>
    <w:p w14:paraId="27B8ED91" w14:textId="77777777" w:rsidR="00F70B35" w:rsidRDefault="00F70B35">
      <w:pPr>
        <w:pStyle w:val="CommentText"/>
      </w:pPr>
      <w:r>
        <w:t>otherwise it requires more explanation</w:t>
      </w:r>
    </w:p>
  </w:comment>
  <w:comment w:id="142" w:author="rob" w:date="2017-06-21T09:48:00Z" w:initials="r">
    <w:p w14:paraId="69370C41" w14:textId="37F82514" w:rsidR="00F70B35" w:rsidRDefault="00F70B35">
      <w:pPr>
        <w:pStyle w:val="CommentText"/>
      </w:pPr>
      <w:r>
        <w:rPr>
          <w:rStyle w:val="CommentReference"/>
        </w:rPr>
        <w:annotationRef/>
      </w:r>
      <w:r>
        <w:t>Are these from the non-network SNP to gene mappings?</w:t>
      </w:r>
    </w:p>
  </w:comment>
  <w:comment w:id="143" w:author="Owen Hoekenga" w:date="2017-07-18T20:05:00Z" w:initials="OAH">
    <w:p w14:paraId="59860FBE" w14:textId="5D69A73F" w:rsidR="00F70B35" w:rsidRDefault="00F70B35">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144" w:author="rob" w:date="2017-06-21T09:48:00Z" w:initials="r">
    <w:p w14:paraId="5D5C4896" w14:textId="77777777" w:rsidR="00F70B35" w:rsidRDefault="00F70B35" w:rsidP="00940164">
      <w:pPr>
        <w:pStyle w:val="CommentText"/>
      </w:pPr>
      <w:r>
        <w:rPr>
          <w:rStyle w:val="CommentReference"/>
        </w:rPr>
        <w:annotationRef/>
      </w:r>
      <w:r>
        <w:t>Not a hit for Al</w:t>
      </w:r>
    </w:p>
  </w:comment>
  <w:comment w:id="146" w:author="cmyers" w:date="2017-06-23T05:33:00Z" w:initials="c">
    <w:p w14:paraId="51566568" w14:textId="7A7D17B3" w:rsidR="00F70B35" w:rsidRDefault="00F70B35">
      <w:pPr>
        <w:pStyle w:val="CommentText"/>
      </w:pPr>
      <w:r>
        <w:rPr>
          <w:rStyle w:val="CommentReference"/>
        </w:rPr>
        <w:annotationRef/>
      </w:r>
      <w:r>
        <w:t>I think we need some kind of concluding 1-2 sentences that wraps this whole section up.  what are our take-home conclusions about d9?</w:t>
      </w:r>
    </w:p>
  </w:comment>
  <w:comment w:id="148" w:author="Owen Hoekenga" w:date="2017-07-18T20:11:00Z" w:initials="OAH">
    <w:p w14:paraId="4EF84934" w14:textId="0573A64F" w:rsidR="00F70B35" w:rsidRDefault="00F70B35">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149" w:author="rob" w:date="2017-07-07T00:00:00Z" w:initials="rs">
    <w:p w14:paraId="75E05570" w14:textId="42B68C3F" w:rsidR="00F70B35" w:rsidRDefault="00F70B35">
      <w:pPr>
        <w:pStyle w:val="CommentText"/>
      </w:pPr>
      <w:r>
        <w:rPr>
          <w:rStyle w:val="CommentReference"/>
        </w:rPr>
        <w:annotationRef/>
      </w:r>
      <w:r>
        <w:t>Rob TODO</w:t>
      </w:r>
    </w:p>
  </w:comment>
  <w:comment w:id="150" w:author="Owen Hoekenga" w:date="2017-07-18T20:14:00Z" w:initials="OAH">
    <w:p w14:paraId="522252A5" w14:textId="79F97F2F" w:rsidR="00F70B35" w:rsidRDefault="00F70B35">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151" w:author="cmyers" w:date="2017-06-26T05:51:00Z" w:initials="c">
    <w:p w14:paraId="651E5A78" w14:textId="77777777" w:rsidR="00F70B35" w:rsidRDefault="00F70B35"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152" w:author="rob" w:date="2017-07-07T09:47:00Z" w:initials="rs">
    <w:p w14:paraId="79CFF803" w14:textId="1D45A872" w:rsidR="00F70B35" w:rsidRDefault="00F70B35">
      <w:pPr>
        <w:pStyle w:val="CommentText"/>
      </w:pPr>
      <w:r>
        <w:rPr>
          <w:rStyle w:val="CommentReference"/>
        </w:rPr>
        <w:annotationRef/>
      </w:r>
      <w:r>
        <w:t>Robs TODO, I need to break this down.</w:t>
      </w:r>
    </w:p>
  </w:comment>
  <w:comment w:id="153" w:author="rob" w:date="2017-07-05T20:28:00Z" w:initials="rs">
    <w:p w14:paraId="7331CF6F" w14:textId="3BA8CE37" w:rsidR="00F70B35" w:rsidRDefault="00F70B35">
      <w:pPr>
        <w:pStyle w:val="CommentText"/>
      </w:pPr>
      <w:r>
        <w:rPr>
          <w:rStyle w:val="CommentReference"/>
        </w:rPr>
        <w:annotationRef/>
      </w:r>
      <w:r>
        <w:t>Maize has lots of funding comparatively. Perhaps this could be a funding / diversity ratio?</w:t>
      </w:r>
    </w:p>
  </w:comment>
  <w:comment w:id="155" w:author="Owen Hoekenga" w:date="2017-07-18T20:17:00Z" w:initials="OAH">
    <w:p w14:paraId="74E7670B" w14:textId="7FD3156E" w:rsidR="00F70B35" w:rsidRDefault="00F70B35">
      <w:pPr>
        <w:pStyle w:val="CommentText"/>
      </w:pPr>
      <w:r>
        <w:rPr>
          <w:rStyle w:val="CommentReference"/>
        </w:rPr>
        <w:annotationRef/>
      </w:r>
      <w:r>
        <w:t>I would beat the Arabidopsis drum instead – even in Arabidopsis, the best studied higher plant, we don’t know the function of a majority of genes.</w:t>
      </w:r>
    </w:p>
  </w:comment>
  <w:comment w:id="154" w:author="Microsoft Office User" w:date="2017-07-31T15:27:00Z" w:initials="Office">
    <w:p w14:paraId="305E0A8C" w14:textId="13CEC3D4" w:rsidR="00F70B35" w:rsidRDefault="00F70B35">
      <w:pPr>
        <w:pStyle w:val="CommentText"/>
      </w:pPr>
      <w:r>
        <w:rPr>
          <w:rStyle w:val="CommentReference"/>
        </w:rPr>
        <w:annotationRef/>
      </w:r>
      <w:r>
        <w:t xml:space="preserve">This sounds like us bitching about not enough $$. I would take it out. </w:t>
      </w:r>
    </w:p>
  </w:comment>
  <w:comment w:id="156" w:author="Owen Hoekenga" w:date="2017-07-18T20:20:00Z" w:initials="OAH">
    <w:p w14:paraId="5FEA1B4A" w14:textId="2F5335C4" w:rsidR="00F70B35" w:rsidRDefault="00F70B35">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157" w:author="Owen Hoekenga" w:date="2017-07-18T20:21:00Z" w:initials="OAH">
    <w:p w14:paraId="264270C1" w14:textId="47789CCA" w:rsidR="00F70B35" w:rsidRDefault="00F70B35">
      <w:pPr>
        <w:pStyle w:val="CommentText"/>
      </w:pPr>
      <w:r>
        <w:rPr>
          <w:rStyle w:val="CommentReference"/>
        </w:rPr>
        <w:annotationRef/>
      </w:r>
      <w:r>
        <w:t>Ima slap you if you use interesting again. Pick a new word to focus the readers’ attention.</w:t>
      </w:r>
    </w:p>
  </w:comment>
  <w:comment w:id="158" w:author="Microsoft Office User" w:date="2017-07-31T15:32:00Z" w:initials="Office">
    <w:p w14:paraId="7044C8DE" w14:textId="0DB5B071" w:rsidR="00F70B35" w:rsidRDefault="00F70B35">
      <w:pPr>
        <w:pStyle w:val="CommentText"/>
      </w:pPr>
      <w:r>
        <w:rPr>
          <w:rStyle w:val="CommentReference"/>
        </w:rPr>
        <w:annotationRef/>
      </w:r>
      <w:r>
        <w:t>Mention again here that Locality is more dependent on # of sampl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519949FB" w15:done="0"/>
  <w15:commentEx w15:paraId="122886A5" w15:paraIdParent="519949FB" w15:done="0"/>
  <w15:commentEx w15:paraId="48AD7642" w15:done="0"/>
  <w15:commentEx w15:paraId="4AF78058" w15:done="0"/>
  <w15:commentEx w15:paraId="0E08A8B8" w15:done="0"/>
  <w15:commentEx w15:paraId="2F9EF8BA" w15:done="0"/>
  <w15:commentEx w15:paraId="5807BC01" w15:done="0"/>
  <w15:commentEx w15:paraId="6BE61C0D" w15:done="0"/>
  <w15:commentEx w15:paraId="71C19F27" w15:done="0"/>
  <w15:commentEx w15:paraId="3F2F36DA" w15:paraIdParent="71C19F27" w15:done="0"/>
  <w15:commentEx w15:paraId="0FDAE640" w15:done="0"/>
  <w15:commentEx w15:paraId="3351120F" w15:done="0"/>
  <w15:commentEx w15:paraId="4CE19616" w15:done="0"/>
  <w15:commentEx w15:paraId="173597DE" w15:paraIdParent="4CE19616" w15:done="0"/>
  <w15:commentEx w15:paraId="2D7F9FDB" w15:done="0"/>
  <w15:commentEx w15:paraId="79405A19" w15:done="0"/>
  <w15:commentEx w15:paraId="159DF629" w15:done="0"/>
  <w15:commentEx w15:paraId="23F1F6FE" w15:done="0"/>
  <w15:commentEx w15:paraId="79E08FD4" w15:done="0"/>
  <w15:commentEx w15:paraId="07A531F1" w15:done="0"/>
  <w15:commentEx w15:paraId="7EE1C518" w15:done="0"/>
  <w15:commentEx w15:paraId="776F182C" w15:done="0"/>
  <w15:commentEx w15:paraId="4770C0B8" w15:done="0"/>
  <w15:commentEx w15:paraId="7101DE9F" w15:done="0"/>
  <w15:commentEx w15:paraId="7ADC30EE" w15:done="0"/>
  <w15:commentEx w15:paraId="7C9953ED" w15:done="0"/>
  <w15:commentEx w15:paraId="63906E6D" w15:done="0"/>
  <w15:commentEx w15:paraId="2108DEB0" w15:paraIdParent="63906E6D" w15:done="0"/>
  <w15:commentEx w15:paraId="273651E6" w15:done="0"/>
  <w15:commentEx w15:paraId="3F0547A6" w15:done="0"/>
  <w15:commentEx w15:paraId="4AE5BB30" w15:paraIdParent="3F0547A6" w15:done="0"/>
  <w15:commentEx w15:paraId="0C34E6B8" w15:done="0"/>
  <w15:commentEx w15:paraId="4FE2547C" w15:done="0"/>
  <w15:commentEx w15:paraId="1E9DB110" w15:done="0"/>
  <w15:commentEx w15:paraId="629E4EC2" w15:done="0"/>
  <w15:commentEx w15:paraId="338CB176" w15:done="0"/>
  <w15:commentEx w15:paraId="1C6FAF4C" w15:done="0"/>
  <w15:commentEx w15:paraId="11A2D244" w15:done="0"/>
  <w15:commentEx w15:paraId="136143BA" w15:done="0"/>
  <w15:commentEx w15:paraId="45AFB188" w15:done="0"/>
  <w15:commentEx w15:paraId="0B0C034B"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75E05570" w15:done="0"/>
  <w15:commentEx w15:paraId="522252A5" w15:done="0"/>
  <w15:commentEx w15:paraId="651E5A78" w15:done="0"/>
  <w15:commentEx w15:paraId="79CFF803" w15:done="0"/>
  <w15:commentEx w15:paraId="7331CF6F" w15:done="0"/>
  <w15:commentEx w15:paraId="74E7670B" w15:done="0"/>
  <w15:commentEx w15:paraId="305E0A8C" w15:done="0"/>
  <w15:commentEx w15:paraId="5FEA1B4A" w15:done="0"/>
  <w15:commentEx w15:paraId="264270C1" w15:done="0"/>
  <w15:commentEx w15:paraId="7044C8D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F70B35" w:rsidRDefault="00F70B35" w:rsidP="006804EA">
      <w:r>
        <w:separator/>
      </w:r>
    </w:p>
  </w:endnote>
  <w:endnote w:type="continuationSeparator" w:id="0">
    <w:p w14:paraId="53B845CA" w14:textId="77777777" w:rsidR="00F70B35" w:rsidRDefault="00F70B35" w:rsidP="006804EA">
      <w:r>
        <w:continuationSeparator/>
      </w:r>
    </w:p>
  </w:endnote>
  <w:endnote w:type="continuationNotice" w:id="1">
    <w:p w14:paraId="24E42AC2" w14:textId="77777777" w:rsidR="00F70B35" w:rsidRDefault="00F70B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54E0337D" w:rsidR="00F70B35" w:rsidRDefault="00F70B35" w:rsidP="006804EA">
        <w:pPr>
          <w:pStyle w:val="Footer"/>
        </w:pPr>
        <w:r>
          <w:fldChar w:fldCharType="begin"/>
        </w:r>
        <w:r w:rsidRPr="006A5509">
          <w:instrText xml:space="preserve"> PAGE   \* MERGEFORMAT </w:instrText>
        </w:r>
        <w:r>
          <w:fldChar w:fldCharType="separate"/>
        </w:r>
        <w:r w:rsidR="0065498A">
          <w:rPr>
            <w:noProof/>
          </w:rPr>
          <w:t>36</w:t>
        </w:r>
        <w:r>
          <w:rPr>
            <w:noProof/>
          </w:rPr>
          <w:fldChar w:fldCharType="end"/>
        </w:r>
      </w:p>
    </w:sdtContent>
  </w:sdt>
  <w:p w14:paraId="1025D76A" w14:textId="77777777" w:rsidR="00F70B35" w:rsidRDefault="00F70B35"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F70B35" w:rsidRDefault="00F70B35" w:rsidP="006804EA">
      <w:r>
        <w:separator/>
      </w:r>
    </w:p>
  </w:footnote>
  <w:footnote w:type="continuationSeparator" w:id="0">
    <w:p w14:paraId="6954FF40" w14:textId="77777777" w:rsidR="00F70B35" w:rsidRDefault="00F70B35" w:rsidP="006804EA">
      <w:r>
        <w:continuationSeparator/>
      </w:r>
    </w:p>
  </w:footnote>
  <w:footnote w:type="continuationNotice" w:id="1">
    <w:p w14:paraId="7F4C81DF" w14:textId="77777777" w:rsidR="00F70B35" w:rsidRDefault="00F70B35">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F70B35" w:rsidRDefault="00F70B3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230A"/>
    <w:rsid w:val="00002A0F"/>
    <w:rsid w:val="00003079"/>
    <w:rsid w:val="000037D3"/>
    <w:rsid w:val="00004B2D"/>
    <w:rsid w:val="000053A5"/>
    <w:rsid w:val="000054F8"/>
    <w:rsid w:val="00005604"/>
    <w:rsid w:val="00005D7D"/>
    <w:rsid w:val="000070EF"/>
    <w:rsid w:val="00007B48"/>
    <w:rsid w:val="00007E84"/>
    <w:rsid w:val="000106F2"/>
    <w:rsid w:val="00010C70"/>
    <w:rsid w:val="0001100A"/>
    <w:rsid w:val="0001157A"/>
    <w:rsid w:val="000123DF"/>
    <w:rsid w:val="00013461"/>
    <w:rsid w:val="00013835"/>
    <w:rsid w:val="00013CDC"/>
    <w:rsid w:val="000145CA"/>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5A0"/>
    <w:rsid w:val="00052D84"/>
    <w:rsid w:val="000532E7"/>
    <w:rsid w:val="000534C7"/>
    <w:rsid w:val="000537C5"/>
    <w:rsid w:val="00054552"/>
    <w:rsid w:val="0005469E"/>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2A9"/>
    <w:rsid w:val="00086EFB"/>
    <w:rsid w:val="000872C5"/>
    <w:rsid w:val="00087DC9"/>
    <w:rsid w:val="00091669"/>
    <w:rsid w:val="00091B42"/>
    <w:rsid w:val="00093372"/>
    <w:rsid w:val="000942CF"/>
    <w:rsid w:val="00094D01"/>
    <w:rsid w:val="0009516B"/>
    <w:rsid w:val="00095363"/>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71F2"/>
    <w:rsid w:val="000A7CE0"/>
    <w:rsid w:val="000B05C3"/>
    <w:rsid w:val="000B0D12"/>
    <w:rsid w:val="000B104B"/>
    <w:rsid w:val="000B1204"/>
    <w:rsid w:val="000B21DB"/>
    <w:rsid w:val="000B3CC5"/>
    <w:rsid w:val="000B49C3"/>
    <w:rsid w:val="000B49DA"/>
    <w:rsid w:val="000B52B4"/>
    <w:rsid w:val="000B5314"/>
    <w:rsid w:val="000B5AB0"/>
    <w:rsid w:val="000B5F2F"/>
    <w:rsid w:val="000B6E8F"/>
    <w:rsid w:val="000B6EA4"/>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2B91"/>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7198"/>
    <w:rsid w:val="00107C6B"/>
    <w:rsid w:val="00110BBB"/>
    <w:rsid w:val="0011125B"/>
    <w:rsid w:val="0011248E"/>
    <w:rsid w:val="0011301D"/>
    <w:rsid w:val="0011532C"/>
    <w:rsid w:val="00115C93"/>
    <w:rsid w:val="00115F88"/>
    <w:rsid w:val="00117375"/>
    <w:rsid w:val="00117DF5"/>
    <w:rsid w:val="001203F8"/>
    <w:rsid w:val="00120DF6"/>
    <w:rsid w:val="001216B4"/>
    <w:rsid w:val="00121B50"/>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1DF1"/>
    <w:rsid w:val="001524EF"/>
    <w:rsid w:val="001527AE"/>
    <w:rsid w:val="00153EAF"/>
    <w:rsid w:val="0015467D"/>
    <w:rsid w:val="00154DDB"/>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855"/>
    <w:rsid w:val="00167969"/>
    <w:rsid w:val="001701CE"/>
    <w:rsid w:val="00170A42"/>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61E0"/>
    <w:rsid w:val="001A6DBD"/>
    <w:rsid w:val="001A71E4"/>
    <w:rsid w:val="001A7232"/>
    <w:rsid w:val="001A7361"/>
    <w:rsid w:val="001B0872"/>
    <w:rsid w:val="001B0A54"/>
    <w:rsid w:val="001B0D8D"/>
    <w:rsid w:val="001B1541"/>
    <w:rsid w:val="001B23B4"/>
    <w:rsid w:val="001B34B3"/>
    <w:rsid w:val="001B363D"/>
    <w:rsid w:val="001B5A30"/>
    <w:rsid w:val="001B5E24"/>
    <w:rsid w:val="001B6530"/>
    <w:rsid w:val="001B663E"/>
    <w:rsid w:val="001B6BF1"/>
    <w:rsid w:val="001B6D94"/>
    <w:rsid w:val="001C0237"/>
    <w:rsid w:val="001C0B1D"/>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1B71"/>
    <w:rsid w:val="00212927"/>
    <w:rsid w:val="00213697"/>
    <w:rsid w:val="0021372C"/>
    <w:rsid w:val="00213D28"/>
    <w:rsid w:val="00214359"/>
    <w:rsid w:val="0021575E"/>
    <w:rsid w:val="00216CCB"/>
    <w:rsid w:val="0021714E"/>
    <w:rsid w:val="002172E7"/>
    <w:rsid w:val="0021784E"/>
    <w:rsid w:val="00217973"/>
    <w:rsid w:val="0022195B"/>
    <w:rsid w:val="002222D2"/>
    <w:rsid w:val="0022246A"/>
    <w:rsid w:val="00222679"/>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07DF"/>
    <w:rsid w:val="0026185D"/>
    <w:rsid w:val="00261E80"/>
    <w:rsid w:val="002670AF"/>
    <w:rsid w:val="002677E6"/>
    <w:rsid w:val="00267A6E"/>
    <w:rsid w:val="00270F9B"/>
    <w:rsid w:val="0027128D"/>
    <w:rsid w:val="00271520"/>
    <w:rsid w:val="00272638"/>
    <w:rsid w:val="00273E69"/>
    <w:rsid w:val="00273E6E"/>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35B0"/>
    <w:rsid w:val="002D396F"/>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BB4"/>
    <w:rsid w:val="00300155"/>
    <w:rsid w:val="003005F7"/>
    <w:rsid w:val="00300B7C"/>
    <w:rsid w:val="00301559"/>
    <w:rsid w:val="00301C69"/>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0FC5"/>
    <w:rsid w:val="00321863"/>
    <w:rsid w:val="00321F88"/>
    <w:rsid w:val="00322409"/>
    <w:rsid w:val="00322436"/>
    <w:rsid w:val="00322EAE"/>
    <w:rsid w:val="003235DF"/>
    <w:rsid w:val="00323ED2"/>
    <w:rsid w:val="003246AF"/>
    <w:rsid w:val="00324E16"/>
    <w:rsid w:val="00325376"/>
    <w:rsid w:val="00326640"/>
    <w:rsid w:val="00326F55"/>
    <w:rsid w:val="00330666"/>
    <w:rsid w:val="00330ED2"/>
    <w:rsid w:val="00331116"/>
    <w:rsid w:val="00331207"/>
    <w:rsid w:val="00332B7B"/>
    <w:rsid w:val="00333516"/>
    <w:rsid w:val="00333FD6"/>
    <w:rsid w:val="00335009"/>
    <w:rsid w:val="00335A6D"/>
    <w:rsid w:val="003363AF"/>
    <w:rsid w:val="0033644C"/>
    <w:rsid w:val="00336DEA"/>
    <w:rsid w:val="003373EF"/>
    <w:rsid w:val="003374CD"/>
    <w:rsid w:val="0033787A"/>
    <w:rsid w:val="00340496"/>
    <w:rsid w:val="003407DD"/>
    <w:rsid w:val="00341416"/>
    <w:rsid w:val="003426E6"/>
    <w:rsid w:val="00342DA1"/>
    <w:rsid w:val="00344813"/>
    <w:rsid w:val="00345B20"/>
    <w:rsid w:val="003473EF"/>
    <w:rsid w:val="00347D4E"/>
    <w:rsid w:val="00350078"/>
    <w:rsid w:val="00350B28"/>
    <w:rsid w:val="0035420E"/>
    <w:rsid w:val="00354A52"/>
    <w:rsid w:val="00354DA0"/>
    <w:rsid w:val="00355692"/>
    <w:rsid w:val="00355C3F"/>
    <w:rsid w:val="003569FF"/>
    <w:rsid w:val="0035749F"/>
    <w:rsid w:val="00360A0B"/>
    <w:rsid w:val="00360F64"/>
    <w:rsid w:val="00361669"/>
    <w:rsid w:val="0036171F"/>
    <w:rsid w:val="0036374C"/>
    <w:rsid w:val="00363CBA"/>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4724"/>
    <w:rsid w:val="0037529B"/>
    <w:rsid w:val="00375CE6"/>
    <w:rsid w:val="0037648F"/>
    <w:rsid w:val="00376EC9"/>
    <w:rsid w:val="003778BF"/>
    <w:rsid w:val="00377947"/>
    <w:rsid w:val="00380825"/>
    <w:rsid w:val="0038274B"/>
    <w:rsid w:val="0038282A"/>
    <w:rsid w:val="00382E9B"/>
    <w:rsid w:val="003830A7"/>
    <w:rsid w:val="00383343"/>
    <w:rsid w:val="00383952"/>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686A"/>
    <w:rsid w:val="003A6937"/>
    <w:rsid w:val="003A693D"/>
    <w:rsid w:val="003A6DD3"/>
    <w:rsid w:val="003B0547"/>
    <w:rsid w:val="003B0752"/>
    <w:rsid w:val="003B1C09"/>
    <w:rsid w:val="003B1DEA"/>
    <w:rsid w:val="003B21EA"/>
    <w:rsid w:val="003B23FD"/>
    <w:rsid w:val="003B245C"/>
    <w:rsid w:val="003B335A"/>
    <w:rsid w:val="003B4778"/>
    <w:rsid w:val="003B47C8"/>
    <w:rsid w:val="003B5A6B"/>
    <w:rsid w:val="003B620D"/>
    <w:rsid w:val="003B6861"/>
    <w:rsid w:val="003B6B24"/>
    <w:rsid w:val="003B6F65"/>
    <w:rsid w:val="003C1D86"/>
    <w:rsid w:val="003C2B1E"/>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23A9"/>
    <w:rsid w:val="003D269F"/>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2BBA"/>
    <w:rsid w:val="00402D95"/>
    <w:rsid w:val="00404640"/>
    <w:rsid w:val="004047D8"/>
    <w:rsid w:val="00404A9B"/>
    <w:rsid w:val="00404F18"/>
    <w:rsid w:val="004052C4"/>
    <w:rsid w:val="00406FDD"/>
    <w:rsid w:val="00407B12"/>
    <w:rsid w:val="00407B43"/>
    <w:rsid w:val="00407DA2"/>
    <w:rsid w:val="00407DDC"/>
    <w:rsid w:val="0041034E"/>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3439"/>
    <w:rsid w:val="00453A36"/>
    <w:rsid w:val="00454136"/>
    <w:rsid w:val="00454711"/>
    <w:rsid w:val="00454C8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641"/>
    <w:rsid w:val="00490B9A"/>
    <w:rsid w:val="00490C3E"/>
    <w:rsid w:val="00490D9F"/>
    <w:rsid w:val="00492345"/>
    <w:rsid w:val="00492E24"/>
    <w:rsid w:val="00493505"/>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B80"/>
    <w:rsid w:val="004D19AC"/>
    <w:rsid w:val="004D3E95"/>
    <w:rsid w:val="004D5327"/>
    <w:rsid w:val="004D5CCE"/>
    <w:rsid w:val="004D67D5"/>
    <w:rsid w:val="004D74CD"/>
    <w:rsid w:val="004D75EF"/>
    <w:rsid w:val="004E0112"/>
    <w:rsid w:val="004E0511"/>
    <w:rsid w:val="004E4742"/>
    <w:rsid w:val="004E4EB5"/>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7083"/>
    <w:rsid w:val="00507696"/>
    <w:rsid w:val="005078AD"/>
    <w:rsid w:val="00510A31"/>
    <w:rsid w:val="00511337"/>
    <w:rsid w:val="00511984"/>
    <w:rsid w:val="00512867"/>
    <w:rsid w:val="00512D82"/>
    <w:rsid w:val="00512F77"/>
    <w:rsid w:val="00513279"/>
    <w:rsid w:val="00514001"/>
    <w:rsid w:val="00515562"/>
    <w:rsid w:val="0051580D"/>
    <w:rsid w:val="00516830"/>
    <w:rsid w:val="00516C88"/>
    <w:rsid w:val="005172E7"/>
    <w:rsid w:val="00517733"/>
    <w:rsid w:val="00517B7E"/>
    <w:rsid w:val="00517C9A"/>
    <w:rsid w:val="0052020C"/>
    <w:rsid w:val="00520989"/>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D35"/>
    <w:rsid w:val="00542EDD"/>
    <w:rsid w:val="00543D15"/>
    <w:rsid w:val="0054740C"/>
    <w:rsid w:val="0054741A"/>
    <w:rsid w:val="00547BAB"/>
    <w:rsid w:val="00547FB3"/>
    <w:rsid w:val="0055150D"/>
    <w:rsid w:val="005526FF"/>
    <w:rsid w:val="00552F52"/>
    <w:rsid w:val="00554159"/>
    <w:rsid w:val="00554E02"/>
    <w:rsid w:val="005552A3"/>
    <w:rsid w:val="00555A68"/>
    <w:rsid w:val="005565EC"/>
    <w:rsid w:val="00557C03"/>
    <w:rsid w:val="00557E64"/>
    <w:rsid w:val="005609E9"/>
    <w:rsid w:val="00560C52"/>
    <w:rsid w:val="005613DB"/>
    <w:rsid w:val="005618A4"/>
    <w:rsid w:val="005619D7"/>
    <w:rsid w:val="00563472"/>
    <w:rsid w:val="005637BF"/>
    <w:rsid w:val="0056495B"/>
    <w:rsid w:val="00565108"/>
    <w:rsid w:val="00566221"/>
    <w:rsid w:val="00566540"/>
    <w:rsid w:val="0056750D"/>
    <w:rsid w:val="00567D0E"/>
    <w:rsid w:val="00571A97"/>
    <w:rsid w:val="00571BAE"/>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8CF"/>
    <w:rsid w:val="005A6FE9"/>
    <w:rsid w:val="005B088B"/>
    <w:rsid w:val="005B0B49"/>
    <w:rsid w:val="005B1544"/>
    <w:rsid w:val="005B15E2"/>
    <w:rsid w:val="005B467F"/>
    <w:rsid w:val="005B5BAE"/>
    <w:rsid w:val="005B6CA6"/>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4E0"/>
    <w:rsid w:val="00611B9C"/>
    <w:rsid w:val="00613047"/>
    <w:rsid w:val="00613A06"/>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632D"/>
    <w:rsid w:val="00646361"/>
    <w:rsid w:val="00647E25"/>
    <w:rsid w:val="0065007C"/>
    <w:rsid w:val="00650BFF"/>
    <w:rsid w:val="00651032"/>
    <w:rsid w:val="00651250"/>
    <w:rsid w:val="00651505"/>
    <w:rsid w:val="0065247B"/>
    <w:rsid w:val="006529BE"/>
    <w:rsid w:val="00652BD0"/>
    <w:rsid w:val="00653691"/>
    <w:rsid w:val="006539B9"/>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7482"/>
    <w:rsid w:val="00677E9C"/>
    <w:rsid w:val="0068039F"/>
    <w:rsid w:val="00680409"/>
    <w:rsid w:val="006804EA"/>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3669"/>
    <w:rsid w:val="006936FF"/>
    <w:rsid w:val="0069415F"/>
    <w:rsid w:val="00694505"/>
    <w:rsid w:val="006946E5"/>
    <w:rsid w:val="00694C43"/>
    <w:rsid w:val="00694DEF"/>
    <w:rsid w:val="0069512D"/>
    <w:rsid w:val="006955FE"/>
    <w:rsid w:val="006A0089"/>
    <w:rsid w:val="006A1367"/>
    <w:rsid w:val="006A1D2E"/>
    <w:rsid w:val="006A1DF4"/>
    <w:rsid w:val="006A2220"/>
    <w:rsid w:val="006A24BA"/>
    <w:rsid w:val="006A27D1"/>
    <w:rsid w:val="006A3A6E"/>
    <w:rsid w:val="006A4913"/>
    <w:rsid w:val="006A4C95"/>
    <w:rsid w:val="006A5509"/>
    <w:rsid w:val="006B0E4C"/>
    <w:rsid w:val="006B0E79"/>
    <w:rsid w:val="006B0FC5"/>
    <w:rsid w:val="006B15E9"/>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3CF"/>
    <w:rsid w:val="00706BCD"/>
    <w:rsid w:val="00707B17"/>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A6A"/>
    <w:rsid w:val="007324F2"/>
    <w:rsid w:val="007336FC"/>
    <w:rsid w:val="00733C2F"/>
    <w:rsid w:val="00734260"/>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BC6"/>
    <w:rsid w:val="007610B5"/>
    <w:rsid w:val="00761BC9"/>
    <w:rsid w:val="00763090"/>
    <w:rsid w:val="007645A0"/>
    <w:rsid w:val="007650EE"/>
    <w:rsid w:val="00765201"/>
    <w:rsid w:val="00765770"/>
    <w:rsid w:val="0076598A"/>
    <w:rsid w:val="00765ADC"/>
    <w:rsid w:val="0076606D"/>
    <w:rsid w:val="0076624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3AD"/>
    <w:rsid w:val="00784446"/>
    <w:rsid w:val="0078578D"/>
    <w:rsid w:val="0078789A"/>
    <w:rsid w:val="00787FAA"/>
    <w:rsid w:val="0079279A"/>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E89"/>
    <w:rsid w:val="007B5204"/>
    <w:rsid w:val="007B520B"/>
    <w:rsid w:val="007B5F22"/>
    <w:rsid w:val="007B719D"/>
    <w:rsid w:val="007B7880"/>
    <w:rsid w:val="007C06A9"/>
    <w:rsid w:val="007C5904"/>
    <w:rsid w:val="007C768D"/>
    <w:rsid w:val="007C7E34"/>
    <w:rsid w:val="007D17A2"/>
    <w:rsid w:val="007D54BE"/>
    <w:rsid w:val="007D6510"/>
    <w:rsid w:val="007D693A"/>
    <w:rsid w:val="007D7471"/>
    <w:rsid w:val="007E05BD"/>
    <w:rsid w:val="007E08F8"/>
    <w:rsid w:val="007E112D"/>
    <w:rsid w:val="007E18D7"/>
    <w:rsid w:val="007E1ECD"/>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52F6"/>
    <w:rsid w:val="008165F9"/>
    <w:rsid w:val="00816A8F"/>
    <w:rsid w:val="00816E86"/>
    <w:rsid w:val="0082085C"/>
    <w:rsid w:val="00821740"/>
    <w:rsid w:val="00821821"/>
    <w:rsid w:val="008228CA"/>
    <w:rsid w:val="008232C0"/>
    <w:rsid w:val="00824D2B"/>
    <w:rsid w:val="008255B1"/>
    <w:rsid w:val="008259D0"/>
    <w:rsid w:val="00826BBB"/>
    <w:rsid w:val="00826BE1"/>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E60"/>
    <w:rsid w:val="008545AE"/>
    <w:rsid w:val="00854689"/>
    <w:rsid w:val="00854A3B"/>
    <w:rsid w:val="008555EB"/>
    <w:rsid w:val="00856789"/>
    <w:rsid w:val="008569BD"/>
    <w:rsid w:val="00856E51"/>
    <w:rsid w:val="00857489"/>
    <w:rsid w:val="00857FF2"/>
    <w:rsid w:val="00860A2F"/>
    <w:rsid w:val="00860B29"/>
    <w:rsid w:val="0086151A"/>
    <w:rsid w:val="008620E3"/>
    <w:rsid w:val="008628A8"/>
    <w:rsid w:val="00862FF2"/>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4FA"/>
    <w:rsid w:val="00886122"/>
    <w:rsid w:val="008862C8"/>
    <w:rsid w:val="00886D4A"/>
    <w:rsid w:val="00886E37"/>
    <w:rsid w:val="00886E74"/>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4AD4"/>
    <w:rsid w:val="008B6200"/>
    <w:rsid w:val="008B7904"/>
    <w:rsid w:val="008B7C13"/>
    <w:rsid w:val="008C083D"/>
    <w:rsid w:val="008C1025"/>
    <w:rsid w:val="008C22D3"/>
    <w:rsid w:val="008C2D20"/>
    <w:rsid w:val="008C43D6"/>
    <w:rsid w:val="008C460B"/>
    <w:rsid w:val="008C61BC"/>
    <w:rsid w:val="008D0999"/>
    <w:rsid w:val="008D1BBA"/>
    <w:rsid w:val="008D22A9"/>
    <w:rsid w:val="008D2309"/>
    <w:rsid w:val="008D2BA7"/>
    <w:rsid w:val="008D2C63"/>
    <w:rsid w:val="008D32D9"/>
    <w:rsid w:val="008D33AC"/>
    <w:rsid w:val="008D41DC"/>
    <w:rsid w:val="008D4DAB"/>
    <w:rsid w:val="008D51F6"/>
    <w:rsid w:val="008D61F9"/>
    <w:rsid w:val="008D7913"/>
    <w:rsid w:val="008D7DFA"/>
    <w:rsid w:val="008D7F45"/>
    <w:rsid w:val="008E07D6"/>
    <w:rsid w:val="008E14BC"/>
    <w:rsid w:val="008E2A00"/>
    <w:rsid w:val="008E3541"/>
    <w:rsid w:val="008E3D02"/>
    <w:rsid w:val="008E4DF9"/>
    <w:rsid w:val="008E4FEF"/>
    <w:rsid w:val="008E51DB"/>
    <w:rsid w:val="008E5234"/>
    <w:rsid w:val="008E52F5"/>
    <w:rsid w:val="008E559C"/>
    <w:rsid w:val="008E5EF5"/>
    <w:rsid w:val="008E61C9"/>
    <w:rsid w:val="008E6B05"/>
    <w:rsid w:val="008E6F4B"/>
    <w:rsid w:val="008E78DB"/>
    <w:rsid w:val="008E7E0E"/>
    <w:rsid w:val="008F0558"/>
    <w:rsid w:val="008F11CD"/>
    <w:rsid w:val="008F1EA0"/>
    <w:rsid w:val="008F2989"/>
    <w:rsid w:val="008F3125"/>
    <w:rsid w:val="008F331C"/>
    <w:rsid w:val="008F3DAF"/>
    <w:rsid w:val="008F3F30"/>
    <w:rsid w:val="008F4203"/>
    <w:rsid w:val="008F4277"/>
    <w:rsid w:val="008F4971"/>
    <w:rsid w:val="008F5053"/>
    <w:rsid w:val="008F5E8F"/>
    <w:rsid w:val="008F6FE3"/>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5665"/>
    <w:rsid w:val="00945799"/>
    <w:rsid w:val="00946605"/>
    <w:rsid w:val="00946C40"/>
    <w:rsid w:val="009506DB"/>
    <w:rsid w:val="00952128"/>
    <w:rsid w:val="009533C1"/>
    <w:rsid w:val="00953A00"/>
    <w:rsid w:val="00953C74"/>
    <w:rsid w:val="00954867"/>
    <w:rsid w:val="00955503"/>
    <w:rsid w:val="009560E8"/>
    <w:rsid w:val="00956504"/>
    <w:rsid w:val="0095678C"/>
    <w:rsid w:val="00960353"/>
    <w:rsid w:val="00961027"/>
    <w:rsid w:val="009616A5"/>
    <w:rsid w:val="009618F0"/>
    <w:rsid w:val="0096300D"/>
    <w:rsid w:val="009635CB"/>
    <w:rsid w:val="00963777"/>
    <w:rsid w:val="00963B34"/>
    <w:rsid w:val="0096463B"/>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5C5E"/>
    <w:rsid w:val="00995CDF"/>
    <w:rsid w:val="00996E70"/>
    <w:rsid w:val="00996F37"/>
    <w:rsid w:val="0099716F"/>
    <w:rsid w:val="00997350"/>
    <w:rsid w:val="0099736B"/>
    <w:rsid w:val="0099776F"/>
    <w:rsid w:val="009A099F"/>
    <w:rsid w:val="009A1BE5"/>
    <w:rsid w:val="009A275D"/>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1586"/>
    <w:rsid w:val="00A01B9B"/>
    <w:rsid w:val="00A01C31"/>
    <w:rsid w:val="00A01CFF"/>
    <w:rsid w:val="00A02BC3"/>
    <w:rsid w:val="00A02D14"/>
    <w:rsid w:val="00A039A8"/>
    <w:rsid w:val="00A055D5"/>
    <w:rsid w:val="00A05B92"/>
    <w:rsid w:val="00A07B70"/>
    <w:rsid w:val="00A10352"/>
    <w:rsid w:val="00A10542"/>
    <w:rsid w:val="00A115BF"/>
    <w:rsid w:val="00A11BE6"/>
    <w:rsid w:val="00A120E8"/>
    <w:rsid w:val="00A13AAF"/>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7539"/>
    <w:rsid w:val="00A27B61"/>
    <w:rsid w:val="00A27D01"/>
    <w:rsid w:val="00A27F8D"/>
    <w:rsid w:val="00A3012C"/>
    <w:rsid w:val="00A30329"/>
    <w:rsid w:val="00A30882"/>
    <w:rsid w:val="00A30DDC"/>
    <w:rsid w:val="00A31173"/>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2B17"/>
    <w:rsid w:val="00A52EF0"/>
    <w:rsid w:val="00A53229"/>
    <w:rsid w:val="00A533B8"/>
    <w:rsid w:val="00A53670"/>
    <w:rsid w:val="00A537C1"/>
    <w:rsid w:val="00A53A40"/>
    <w:rsid w:val="00A550F0"/>
    <w:rsid w:val="00A5586F"/>
    <w:rsid w:val="00A570DC"/>
    <w:rsid w:val="00A57265"/>
    <w:rsid w:val="00A576F1"/>
    <w:rsid w:val="00A6189F"/>
    <w:rsid w:val="00A6372A"/>
    <w:rsid w:val="00A638B8"/>
    <w:rsid w:val="00A641B2"/>
    <w:rsid w:val="00A646FD"/>
    <w:rsid w:val="00A64DFC"/>
    <w:rsid w:val="00A6532D"/>
    <w:rsid w:val="00A6718B"/>
    <w:rsid w:val="00A67E42"/>
    <w:rsid w:val="00A72F0E"/>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10866"/>
    <w:rsid w:val="00B1265D"/>
    <w:rsid w:val="00B12C1C"/>
    <w:rsid w:val="00B12F97"/>
    <w:rsid w:val="00B1303B"/>
    <w:rsid w:val="00B14280"/>
    <w:rsid w:val="00B14DD5"/>
    <w:rsid w:val="00B15995"/>
    <w:rsid w:val="00B17019"/>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503DC"/>
    <w:rsid w:val="00B514DE"/>
    <w:rsid w:val="00B51B9C"/>
    <w:rsid w:val="00B531BC"/>
    <w:rsid w:val="00B5331D"/>
    <w:rsid w:val="00B549C2"/>
    <w:rsid w:val="00B55C10"/>
    <w:rsid w:val="00B56272"/>
    <w:rsid w:val="00B60444"/>
    <w:rsid w:val="00B61812"/>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2E65"/>
    <w:rsid w:val="00BC3E6E"/>
    <w:rsid w:val="00BC497E"/>
    <w:rsid w:val="00BC6279"/>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EFA"/>
    <w:rsid w:val="00BD66B1"/>
    <w:rsid w:val="00BD6B47"/>
    <w:rsid w:val="00BD7D9E"/>
    <w:rsid w:val="00BE0781"/>
    <w:rsid w:val="00BE169E"/>
    <w:rsid w:val="00BE2189"/>
    <w:rsid w:val="00BE3190"/>
    <w:rsid w:val="00BE436B"/>
    <w:rsid w:val="00BE5857"/>
    <w:rsid w:val="00BF09FE"/>
    <w:rsid w:val="00BF0C79"/>
    <w:rsid w:val="00BF0D85"/>
    <w:rsid w:val="00BF1959"/>
    <w:rsid w:val="00BF1E26"/>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7544"/>
    <w:rsid w:val="00C07857"/>
    <w:rsid w:val="00C108AE"/>
    <w:rsid w:val="00C129A2"/>
    <w:rsid w:val="00C13127"/>
    <w:rsid w:val="00C142E9"/>
    <w:rsid w:val="00C146F7"/>
    <w:rsid w:val="00C1492D"/>
    <w:rsid w:val="00C14CA1"/>
    <w:rsid w:val="00C154F7"/>
    <w:rsid w:val="00C15A4A"/>
    <w:rsid w:val="00C20986"/>
    <w:rsid w:val="00C21A0E"/>
    <w:rsid w:val="00C21F51"/>
    <w:rsid w:val="00C228D7"/>
    <w:rsid w:val="00C2329F"/>
    <w:rsid w:val="00C26333"/>
    <w:rsid w:val="00C275C7"/>
    <w:rsid w:val="00C27A5C"/>
    <w:rsid w:val="00C30BBC"/>
    <w:rsid w:val="00C31484"/>
    <w:rsid w:val="00C324FF"/>
    <w:rsid w:val="00C32C6D"/>
    <w:rsid w:val="00C32E35"/>
    <w:rsid w:val="00C3512A"/>
    <w:rsid w:val="00C35829"/>
    <w:rsid w:val="00C36685"/>
    <w:rsid w:val="00C374C5"/>
    <w:rsid w:val="00C3776F"/>
    <w:rsid w:val="00C37A0A"/>
    <w:rsid w:val="00C37C46"/>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064"/>
    <w:rsid w:val="00CB4693"/>
    <w:rsid w:val="00CB4D43"/>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F08"/>
    <w:rsid w:val="00CF0500"/>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51AD"/>
    <w:rsid w:val="00D2546E"/>
    <w:rsid w:val="00D25A85"/>
    <w:rsid w:val="00D277DD"/>
    <w:rsid w:val="00D30817"/>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24C4"/>
    <w:rsid w:val="00D73850"/>
    <w:rsid w:val="00D739A2"/>
    <w:rsid w:val="00D73E9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59"/>
    <w:rsid w:val="00DB04A7"/>
    <w:rsid w:val="00DB0D17"/>
    <w:rsid w:val="00DB15C2"/>
    <w:rsid w:val="00DB1AFC"/>
    <w:rsid w:val="00DB1E93"/>
    <w:rsid w:val="00DB248E"/>
    <w:rsid w:val="00DB2ED7"/>
    <w:rsid w:val="00DB30B1"/>
    <w:rsid w:val="00DB38AE"/>
    <w:rsid w:val="00DB3FDD"/>
    <w:rsid w:val="00DB493F"/>
    <w:rsid w:val="00DB6553"/>
    <w:rsid w:val="00DB65A1"/>
    <w:rsid w:val="00DB7333"/>
    <w:rsid w:val="00DB754F"/>
    <w:rsid w:val="00DB7771"/>
    <w:rsid w:val="00DB7A3F"/>
    <w:rsid w:val="00DC0916"/>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5463"/>
    <w:rsid w:val="00DD662A"/>
    <w:rsid w:val="00DD710C"/>
    <w:rsid w:val="00DD7689"/>
    <w:rsid w:val="00DD7910"/>
    <w:rsid w:val="00DE06C7"/>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51E2"/>
    <w:rsid w:val="00DF5470"/>
    <w:rsid w:val="00DF58FB"/>
    <w:rsid w:val="00DF6622"/>
    <w:rsid w:val="00DF710D"/>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E23"/>
    <w:rsid w:val="00E127B7"/>
    <w:rsid w:val="00E1360E"/>
    <w:rsid w:val="00E13A8D"/>
    <w:rsid w:val="00E144A6"/>
    <w:rsid w:val="00E15A94"/>
    <w:rsid w:val="00E15E4C"/>
    <w:rsid w:val="00E16482"/>
    <w:rsid w:val="00E16850"/>
    <w:rsid w:val="00E203B0"/>
    <w:rsid w:val="00E213CE"/>
    <w:rsid w:val="00E218BF"/>
    <w:rsid w:val="00E21BEF"/>
    <w:rsid w:val="00E24ED9"/>
    <w:rsid w:val="00E255EC"/>
    <w:rsid w:val="00E2578B"/>
    <w:rsid w:val="00E25CC1"/>
    <w:rsid w:val="00E2639D"/>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B0039"/>
    <w:rsid w:val="00EB01CE"/>
    <w:rsid w:val="00EB247B"/>
    <w:rsid w:val="00EB2AD3"/>
    <w:rsid w:val="00EB2F51"/>
    <w:rsid w:val="00EB300F"/>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4CCD"/>
    <w:rsid w:val="00EE56E4"/>
    <w:rsid w:val="00EE584D"/>
    <w:rsid w:val="00EF0BA4"/>
    <w:rsid w:val="00EF0D24"/>
    <w:rsid w:val="00EF1080"/>
    <w:rsid w:val="00EF13DC"/>
    <w:rsid w:val="00EF2B58"/>
    <w:rsid w:val="00EF3116"/>
    <w:rsid w:val="00EF3527"/>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5C77"/>
    <w:rsid w:val="00F16E78"/>
    <w:rsid w:val="00F175D5"/>
    <w:rsid w:val="00F21116"/>
    <w:rsid w:val="00F2130B"/>
    <w:rsid w:val="00F21783"/>
    <w:rsid w:val="00F2228F"/>
    <w:rsid w:val="00F22337"/>
    <w:rsid w:val="00F22A0F"/>
    <w:rsid w:val="00F22FF0"/>
    <w:rsid w:val="00F2399B"/>
    <w:rsid w:val="00F2494B"/>
    <w:rsid w:val="00F25C85"/>
    <w:rsid w:val="00F261DA"/>
    <w:rsid w:val="00F26B78"/>
    <w:rsid w:val="00F27C6B"/>
    <w:rsid w:val="00F27FAF"/>
    <w:rsid w:val="00F303FE"/>
    <w:rsid w:val="00F30EC0"/>
    <w:rsid w:val="00F3162F"/>
    <w:rsid w:val="00F31D07"/>
    <w:rsid w:val="00F326AF"/>
    <w:rsid w:val="00F328BE"/>
    <w:rsid w:val="00F32D68"/>
    <w:rsid w:val="00F32F21"/>
    <w:rsid w:val="00F32F66"/>
    <w:rsid w:val="00F33E72"/>
    <w:rsid w:val="00F35007"/>
    <w:rsid w:val="00F366F8"/>
    <w:rsid w:val="00F36C23"/>
    <w:rsid w:val="00F370F4"/>
    <w:rsid w:val="00F37AB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35"/>
    <w:rsid w:val="00F70B66"/>
    <w:rsid w:val="00F726CD"/>
    <w:rsid w:val="00F73962"/>
    <w:rsid w:val="00F7649D"/>
    <w:rsid w:val="00F76542"/>
    <w:rsid w:val="00F76A5E"/>
    <w:rsid w:val="00F772F1"/>
    <w:rsid w:val="00F773B6"/>
    <w:rsid w:val="00F77D6D"/>
    <w:rsid w:val="00F77E21"/>
    <w:rsid w:val="00F802F6"/>
    <w:rsid w:val="00F809DB"/>
    <w:rsid w:val="00F81C3F"/>
    <w:rsid w:val="00F82FBA"/>
    <w:rsid w:val="00F83110"/>
    <w:rsid w:val="00F85BB1"/>
    <w:rsid w:val="00F86A72"/>
    <w:rsid w:val="00F86B74"/>
    <w:rsid w:val="00F87269"/>
    <w:rsid w:val="00F876FA"/>
    <w:rsid w:val="00F87A1D"/>
    <w:rsid w:val="00F87A75"/>
    <w:rsid w:val="00F909A0"/>
    <w:rsid w:val="00F90A48"/>
    <w:rsid w:val="00F91429"/>
    <w:rsid w:val="00F91DB3"/>
    <w:rsid w:val="00F923D0"/>
    <w:rsid w:val="00F928C3"/>
    <w:rsid w:val="00F92E0E"/>
    <w:rsid w:val="00F93BF5"/>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744"/>
    <w:rsid w:val="00FB6557"/>
    <w:rsid w:val="00FB6BA1"/>
    <w:rsid w:val="00FB6C98"/>
    <w:rsid w:val="00FB6E73"/>
    <w:rsid w:val="00FB7094"/>
    <w:rsid w:val="00FC159C"/>
    <w:rsid w:val="00FC201C"/>
    <w:rsid w:val="00FC32B7"/>
    <w:rsid w:val="00FC35E0"/>
    <w:rsid w:val="00FC3ABA"/>
    <w:rsid w:val="00FC4032"/>
    <w:rsid w:val="00FC4276"/>
    <w:rsid w:val="00FC4E13"/>
    <w:rsid w:val="00FC5495"/>
    <w:rsid w:val="00FC7496"/>
    <w:rsid w:val="00FD0163"/>
    <w:rsid w:val="00FD01D8"/>
    <w:rsid w:val="00FD0406"/>
    <w:rsid w:val="00FD0A3F"/>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3BF7"/>
    <w:rsid w:val="00FF440E"/>
    <w:rsid w:val="00FF47E7"/>
    <w:rsid w:val="00FF4A3E"/>
    <w:rsid w:val="00FF4B30"/>
    <w:rsid w:val="00FF63D9"/>
    <w:rsid w:val="00FF67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x.doi.org/10.1104%2Fpp.103.02192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A715C-4E3E-484B-883B-0CEC51FB1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60121</Words>
  <Characters>342693</Characters>
  <Application>Microsoft Office Word</Application>
  <DocSecurity>0</DocSecurity>
  <Lines>2855</Lines>
  <Paragraphs>80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0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cp:revision>
  <dcterms:created xsi:type="dcterms:W3CDTF">2017-08-03T03:21:00Z</dcterms:created>
  <dcterms:modified xsi:type="dcterms:W3CDTF">2017-08-03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